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proofErr w:type="spellStart"/>
      <w:r>
        <w:t>Arnob</w:t>
      </w:r>
      <w:proofErr w:type="spellEnd"/>
      <w:r>
        <w:t xml:space="preserve"> L. Alam</w:t>
      </w:r>
    </w:p>
    <w:p w14:paraId="41D45335" w14:textId="208BA672" w:rsidR="00BB66F3" w:rsidRDefault="00BB66F3" w:rsidP="009561B4">
      <w:pPr>
        <w:pStyle w:val="Heading1"/>
        <w:numPr>
          <w:ilvl w:val="0"/>
          <w:numId w:val="33"/>
        </w:numPr>
      </w:pPr>
      <w:r>
        <w:t>Introduction</w:t>
      </w:r>
    </w:p>
    <w:p w14:paraId="49E61368" w14:textId="6A804D0D" w:rsidR="000A41CF" w:rsidRDefault="00246F90" w:rsidP="00C63998">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w:t>
      </w:r>
      <w:r w:rsidR="00C63998" w:rsidRPr="00246F90">
        <w:t>volatility,</w:t>
      </w:r>
      <w:r w:rsidRPr="00246F90">
        <w:t xml:space="preserve"> </w:t>
      </w:r>
      <w:r w:rsidR="00E56F5E">
        <w:t xml:space="preserve">and liquidity </w:t>
      </w:r>
      <w:r w:rsidRPr="00246F90">
        <w:t xml:space="preserve">in the interest rate (IR) swaps market, a major derivatives market used for hedging or speculating on interest rate risk. </w:t>
      </w:r>
      <w:r w:rsidR="000A41CF" w:rsidRPr="000A41CF">
        <w:t xml:space="preserve">Despite extensive theoretical literature on central clearing, empirical studies are limited. Earlier research focused on the credit default swaps </w:t>
      </w:r>
      <w:r w:rsidR="004776E9">
        <w:t xml:space="preserve">(CDS) </w:t>
      </w:r>
      <w:r w:rsidR="000A41CF" w:rsidRPr="000A41CF">
        <w:t>market using event studies</w:t>
      </w:r>
      <w:r w:rsidR="00827924">
        <w:t>.</w:t>
      </w:r>
      <w:r w:rsidR="000A41CF" w:rsidRPr="000A41CF">
        <w:t xml:space="preserve"> </w:t>
      </w:r>
      <w:r w:rsidR="00827924">
        <w:t xml:space="preserve">Event studies </w:t>
      </w:r>
      <w:r w:rsidR="000A41CF" w:rsidRPr="000A41CF">
        <w:t xml:space="preserve">cannot isolate causal impacts due to potential confounding factors. This study addresses </w:t>
      </w:r>
      <w:r w:rsidR="00827924">
        <w:t xml:space="preserve">the </w:t>
      </w:r>
      <w:r w:rsidR="000A41CF" w:rsidRPr="000A41CF">
        <w:t xml:space="preserve">gap </w:t>
      </w:r>
      <w:r w:rsidR="00827924">
        <w:t xml:space="preserve">in the literature </w:t>
      </w:r>
      <w:r w:rsidR="000A41CF" w:rsidRPr="000A41CF">
        <w:t xml:space="preserve">by </w:t>
      </w:r>
      <w:r w:rsidR="00E56F5E">
        <w:t xml:space="preserve">(1) </w:t>
      </w:r>
      <w:r w:rsidR="000A41CF" w:rsidRPr="000A41CF">
        <w:t xml:space="preserve">examining the IR swaps market, which is larger and more widely used than the </w:t>
      </w:r>
      <w:r w:rsidR="004776E9">
        <w:t>CDS</w:t>
      </w:r>
      <w:r w:rsidR="000A41CF" w:rsidRPr="000A41CF">
        <w:t xml:space="preserve"> market</w:t>
      </w:r>
      <w:r w:rsidR="00E56F5E">
        <w:t xml:space="preserve"> and (2) using a difference-in-differences approach to identify causal effects of the clearing mandate</w:t>
      </w:r>
      <w:r w:rsidR="000A41CF" w:rsidRPr="000A41CF">
        <w:t xml:space="preserve">. Leveraging the fact that initial central clearing rules targeted IR swaps in the four largest currencies </w:t>
      </w:r>
      <w:r w:rsidR="00E56F5E">
        <w:t xml:space="preserve">traded in the US, </w:t>
      </w:r>
      <w:r w:rsidR="00430C3C">
        <w:t xml:space="preserve">but </w:t>
      </w:r>
      <w:r w:rsidR="000A41CF" w:rsidRPr="000A41CF">
        <w:t xml:space="preserve">did not apply to other currencies or regions, this research </w:t>
      </w:r>
      <w:r w:rsidR="00AC06CC">
        <w:t xml:space="preserve">plausibly </w:t>
      </w:r>
      <w:r w:rsidR="000A41CF" w:rsidRPr="000A41CF">
        <w:t xml:space="preserve">identifies the causal impact of the regulation on pricing, </w:t>
      </w:r>
      <w:r w:rsidR="00C63998">
        <w:t>liquidity,</w:t>
      </w:r>
      <w:r w:rsidR="00A81AE5">
        <w:t xml:space="preserve"> and </w:t>
      </w:r>
      <w:r w:rsidR="000A41CF" w:rsidRPr="000A41CF">
        <w:t>price volatility in the IR swaps market.</w:t>
      </w:r>
    </w:p>
    <w:p w14:paraId="76BA511D" w14:textId="6E78FB67"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43191">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43191">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43191">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43191">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43191">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43191">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t>Background</w:t>
      </w:r>
      <w:bookmarkEnd w:id="0"/>
    </w:p>
    <w:p w14:paraId="48EFF618" w14:textId="10335675" w:rsidR="0012752B" w:rsidRDefault="00981EFF" w:rsidP="009561B4">
      <w:pPr>
        <w:pStyle w:val="Heading2"/>
      </w:pPr>
      <w:r>
        <w:t>Interest Rate Swaps</w:t>
      </w:r>
    </w:p>
    <w:p w14:paraId="351EFEAC" w14:textId="793E8C92"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 xml:space="preserve">In this type </w:t>
      </w:r>
      <w:r w:rsidR="00446E24">
        <w:lastRenderedPageBreak/>
        <w:t>of swap,</w:t>
      </w:r>
      <w:r w:rsidR="005A0C96" w:rsidRPr="005A0C96">
        <w:t xml:space="preserve"> one party exchanges fixed-rate coupon payments for floating-rate payments on a notional principal</w:t>
      </w:r>
      <w:r w:rsidR="00430C3C">
        <w:t xml:space="preserve"> (the notional principal is never exchanged)</w:t>
      </w:r>
      <w:r w:rsidR="005A0C96" w:rsidRPr="005A0C96">
        <w:t xml:space="preserve">. Firms </w:t>
      </w:r>
      <w:r w:rsidR="00D41525">
        <w:t xml:space="preserve">can </w:t>
      </w:r>
      <w:r w:rsidR="005A0C96" w:rsidRPr="005A0C96">
        <w:t>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w:t>
      </w:r>
      <w:r w:rsidR="00430C3C">
        <w:t xml:space="preserve">their </w:t>
      </w:r>
      <w:r w:rsidR="00575523">
        <w:t xml:space="preserve">assets with </w:t>
      </w:r>
      <w:r w:rsidR="00430C3C">
        <w:t xml:space="preserve">their </w:t>
      </w:r>
      <w:r w:rsidR="00575523">
        <w:t>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w:t>
      </w:r>
      <w:r w:rsidR="00D41525">
        <w:rPr>
          <w:rStyle w:val="FootnoteReference"/>
        </w:rPr>
        <w:footnoteReference w:id="2"/>
      </w:r>
      <w:r w:rsidR="00016AE6"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799763A7" w14:textId="3E817AC4" w:rsidR="008652DB" w:rsidRDefault="00161437" w:rsidP="003564C5">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CA0708">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00CB32C9">
        <w:t xml:space="preserve"> (the IR swaps market had increased to $715 trillion by June 2023 according to an updated version of the same report)</w:t>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r w:rsidR="003564C5">
        <w:t xml:space="preserve"> </w:t>
      </w:r>
      <w:r w:rsidR="008F79E0">
        <w:t>During the period of study, the standard</w:t>
      </w:r>
      <w:r w:rsidR="003564C5">
        <w:t xml:space="preserve"> </w:t>
      </w:r>
      <w:r w:rsidR="00B40742">
        <w:t>US Dollar (</w:t>
      </w:r>
      <w:r w:rsidR="00EC78C0">
        <w:t>USD</w:t>
      </w:r>
      <w:r w:rsidR="00B40742">
        <w:t>)</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43191">
        <w:t>3</w:t>
      </w:r>
      <w:r w:rsidR="00FB01B7">
        <w:fldChar w:fldCharType="end"/>
      </w:r>
      <w:r w:rsidR="00981DE6">
        <w:t xml:space="preserve"> for </w:t>
      </w:r>
      <w:r w:rsidR="003564C5">
        <w:t>further explanation</w:t>
      </w:r>
      <w:r w:rsidR="00FB01B7">
        <w:t>)</w:t>
      </w:r>
      <w:r w:rsidR="008F79E0">
        <w:t xml:space="preserve">. </w:t>
      </w:r>
      <w:r w:rsidR="003564C5">
        <w:t xml:space="preserve">The standard </w:t>
      </w:r>
      <w:r w:rsidR="00B40742">
        <w:t>Canadian Dollar (</w:t>
      </w:r>
      <w:r w:rsidR="003564C5">
        <w:t>CAD</w:t>
      </w:r>
      <w:r w:rsidR="00B40742">
        <w:t>)</w:t>
      </w:r>
      <w:r w:rsidR="003564C5">
        <w:t xml:space="preserve">-denominated contract used 3-month CDOR as the reference floating rate. There are many other </w:t>
      </w:r>
      <w:r w:rsidR="00CE3FDE">
        <w:t>contract details such as day-count conventions</w:t>
      </w:r>
      <w:r w:rsidR="003564C5">
        <w:t xml:space="preserve">, </w:t>
      </w:r>
      <w:r w:rsidR="00CE3FDE">
        <w:t xml:space="preserve">settlement </w:t>
      </w:r>
      <w:r w:rsidR="003564C5">
        <w:t xml:space="preserve">and termination </w:t>
      </w:r>
      <w:r w:rsidR="00CE3FDE">
        <w:t>rules</w:t>
      </w:r>
      <w:r w:rsidR="003564C5">
        <w:t xml:space="preserve"> that need to be specified, and these are listed in more detail in Appendix A</w:t>
      </w:r>
      <w:r w:rsidR="00CE3FDE">
        <w:t xml:space="preserve">. </w:t>
      </w:r>
      <w:r w:rsidR="00440E83">
        <w:t xml:space="preserve">Both Canadian and US dollar denominated </w:t>
      </w:r>
      <w:r w:rsidR="003564C5">
        <w:t xml:space="preserve">standard </w:t>
      </w:r>
      <w:r w:rsidR="00440E83">
        <w:t>contracts used the ISDA master</w:t>
      </w:r>
      <w:r w:rsidR="00B9115F">
        <w:t xml:space="preserve"> </w:t>
      </w:r>
      <w:r w:rsidR="00440E83">
        <w:t xml:space="preserve">agreement, which specifies settlement, </w:t>
      </w:r>
      <w:r w:rsidR="00CE3FDE">
        <w:lastRenderedPageBreak/>
        <w:t>termination,</w:t>
      </w:r>
      <w:r w:rsidR="00440E83">
        <w:t xml:space="preserve"> and other contract specifications. </w:t>
      </w:r>
      <w:r w:rsidR="003564C5">
        <w:t xml:space="preserve">Contract specifications can be customized to meet the requirements of the counterparties, but such non-standard contracts are likely to be less liquid than the standard contracts. </w:t>
      </w:r>
      <w:r w:rsidR="00EC78C0">
        <w:t>Standard c</w:t>
      </w:r>
      <w:r w:rsidR="00AA1B8E">
        <w:t xml:space="preserve">ontracts denominated in other currencies </w:t>
      </w:r>
      <w:r w:rsidR="00440E83">
        <w:t xml:space="preserve">(e.g. </w:t>
      </w:r>
      <w:r w:rsidR="00345031">
        <w:t>Euro [</w:t>
      </w:r>
      <w:r w:rsidR="00440E83">
        <w:t>EUR</w:t>
      </w:r>
      <w:r w:rsidR="00345031">
        <w:t>]</w:t>
      </w:r>
      <w:r w:rsidR="00440E83">
        <w:t xml:space="preserve">, </w:t>
      </w:r>
      <w:r w:rsidR="00345031">
        <w:t>British Pound [</w:t>
      </w:r>
      <w:r w:rsidR="00440E83">
        <w:t>GBP</w:t>
      </w:r>
      <w:r w:rsidR="00345031">
        <w:t>]</w:t>
      </w:r>
      <w:r w:rsidR="00440E83">
        <w:t xml:space="preserve">, and </w:t>
      </w:r>
      <w:r w:rsidR="00345031">
        <w:t>Japanese Yen [</w:t>
      </w:r>
      <w:r w:rsidR="00440E83">
        <w:t>JPY</w:t>
      </w:r>
      <w:r w:rsidR="00345031">
        <w:t>]</w:t>
      </w:r>
      <w:r w:rsidR="00440E83">
        <w:t xml:space="preserve">) </w:t>
      </w:r>
      <w:r w:rsidR="00AA1B8E">
        <w:t>ha</w:t>
      </w:r>
      <w:r w:rsidR="00EC78C0">
        <w:t>ve</w:t>
      </w:r>
      <w:r w:rsidR="00AA1B8E">
        <w:t xml:space="preserve"> their own conventions as well.</w:t>
      </w:r>
    </w:p>
    <w:p w14:paraId="16126F61" w14:textId="7C1E4028" w:rsidR="007E1203" w:rsidRDefault="00B91280" w:rsidP="00D459AC">
      <w:r w:rsidRPr="00981DE6">
        <w:t>The</w:t>
      </w:r>
      <w:r w:rsidR="00B9115F" w:rsidRPr="00981DE6">
        <w:t xml:space="preserve"> </w:t>
      </w:r>
      <w:r w:rsidR="008B7733" w:rsidRPr="00981DE6">
        <w:t>I</w:t>
      </w:r>
      <w:r w:rsidR="008B7733">
        <w:t>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 xml:space="preserve">a counterparty from </w:t>
      </w:r>
      <w:r w:rsidR="00981DE6">
        <w:t>their large</w:t>
      </w:r>
      <w:r w:rsidR="00AA1B8E">
        <w:t xml:space="preserve"> client base</w:t>
      </w:r>
      <w:r>
        <w:t xml:space="preserve">. They could also reduce </w:t>
      </w:r>
      <w:r w:rsidR="00D459AC">
        <w:t>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 xml:space="preserve">a premium over </w:t>
      </w:r>
      <w:r w:rsidR="00981DE6">
        <w:t xml:space="preserve">the price that would </w:t>
      </w:r>
      <w:r w:rsidR="008D236F">
        <w:t>prevail in competitive markets</w:t>
      </w:r>
      <w:r w:rsidR="00C64F72">
        <w:t>. The failure of a large dealer (or a dealer’s major counterparty) could also drastically reduce liquidity in the system and increase transactions costs</w:t>
      </w:r>
      <w:r w:rsidR="00AA1B8E">
        <w:t>.</w:t>
      </w:r>
    </w:p>
    <w:p w14:paraId="4CDB6FA5" w14:textId="1A2BA8EC" w:rsidR="00DC42EB" w:rsidRDefault="00DC42EB" w:rsidP="00AB12F9">
      <w:pPr>
        <w:pStyle w:val="Heading2"/>
      </w:pPr>
      <w:r>
        <w:t>Central Clearing</w:t>
      </w:r>
    </w:p>
    <w:p w14:paraId="0B92C52A" w14:textId="3C360925"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981DE6">
        <w:t xml:space="preserve">For this purpose, </w:t>
      </w:r>
      <w:r w:rsidR="00A52DB0">
        <w:t>CCPs</w:t>
      </w:r>
      <w:r w:rsidR="00C64F72">
        <w:t xml:space="preserve"> </w:t>
      </w:r>
      <w:r w:rsidR="00981DE6">
        <w:t xml:space="preserve">practice risk-control measures and have </w:t>
      </w:r>
      <w:r w:rsidR="00C64F72">
        <w:t xml:space="preserve">additional </w:t>
      </w:r>
      <w:r w:rsidR="00981DE6">
        <w:t>resources</w:t>
      </w:r>
      <w:r w:rsidR="00C64F72">
        <w:t xml:space="preserve"> to make a counterparty whole in case of default. </w:t>
      </w:r>
      <w:r w:rsidR="00C90716">
        <w:t>When counterparties clear</w:t>
      </w:r>
      <w:r w:rsidR="00CA0708">
        <w:rPr>
          <w:rStyle w:val="FootnoteReference"/>
        </w:rPr>
        <w:footnoteReference w:id="3"/>
      </w:r>
      <w:r w:rsidR="00C90716">
        <w:t xml:space="preserve">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CA0708">
        <w:t xml:space="preserve">Non-clearing counterparties. </w:t>
      </w:r>
      <w:r w:rsidR="002F6C5B">
        <w:t xml:space="preserve">In case the risk position of the counterparty changes, it can be required to </w:t>
      </w:r>
      <w:r w:rsidR="002F6C5B">
        <w:lastRenderedPageBreak/>
        <w:t xml:space="preserve">put up additional collateral (variation margin). </w:t>
      </w:r>
      <w:r w:rsidR="00C90716">
        <w:t xml:space="preserve">The CCP also has </w:t>
      </w:r>
      <w:r w:rsidR="00B40742">
        <w:t xml:space="preserve">default fund contributions of other members, </w:t>
      </w:r>
      <w:r w:rsidR="005744E9">
        <w:t xml:space="preserve">its own </w:t>
      </w:r>
      <w:r w:rsidR="00C90716">
        <w:t>equity (CCP capital)</w:t>
      </w:r>
      <w:r w:rsidR="00B40742">
        <w:t>,</w:t>
      </w:r>
      <w:r w:rsidR="00C90716">
        <w:t xml:space="preserve"> and access to other lines of credit</w:t>
      </w:r>
      <w:r w:rsidR="00445059">
        <w:t xml:space="preserve"> </w:t>
      </w:r>
      <w:r w:rsidR="005744E9">
        <w:t>(</w:t>
      </w:r>
      <w:r w:rsidR="00445059">
        <w:t>such as the Federal Reserve discount window</w:t>
      </w:r>
      <w:r w:rsidR="005744E9">
        <w:t>)</w:t>
      </w:r>
      <w:r w:rsidR="00C90716">
        <w:t xml:space="preserve">. </w:t>
      </w:r>
      <w:r w:rsidR="00D8044D">
        <w:t xml:space="preserve">The combination of these resources </w:t>
      </w:r>
      <w:r w:rsidR="00CA0708">
        <w:t>makes</w:t>
      </w:r>
      <w:r w:rsidR="00D8044D">
        <w:t xml:space="preserv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 xml:space="preserve">mutualizes counterparty risk among the members of the </w:t>
      </w:r>
      <w:r w:rsidR="00B40742">
        <w:t>CCP</w:t>
      </w:r>
      <w:r w:rsidR="00B837CA" w:rsidRPr="00377D40">
        <w:t>.</w:t>
      </w:r>
    </w:p>
    <w:p w14:paraId="58435568" w14:textId="6838E977" w:rsidR="00AA1B8E" w:rsidRDefault="002F6C5B" w:rsidP="00B15828">
      <w:r>
        <w:t>I</w:t>
      </w:r>
      <w:r w:rsidR="00C64F72">
        <w:t>n addition</w:t>
      </w:r>
      <w:r w:rsidR="00D8044D">
        <w:t xml:space="preserve"> to these financial resources</w:t>
      </w:r>
      <w:r w:rsidR="00C64F72">
        <w:t xml:space="preserve">, </w:t>
      </w:r>
      <w:r w:rsidR="00A52DB0">
        <w:t>CCPs</w:t>
      </w:r>
      <w:r w:rsidR="007475B0">
        <w:t xml:space="preserve">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w:t>
      </w:r>
      <w:r w:rsidR="00A52DB0">
        <w:t>CCP</w:t>
      </w:r>
      <w:r w:rsidR="00B837CA">
        <w:t xml:space="preserve"> can observe all trades that it is clearing, it has a better picture of overall riskiness. </w:t>
      </w:r>
      <w:r w:rsidR="005744E9">
        <w:t xml:space="preserve">Compare this to a bilateral market, where one party </w:t>
      </w:r>
      <w:r w:rsidR="00B837CA">
        <w:t xml:space="preserve">is </w:t>
      </w:r>
      <w:r w:rsidR="005744E9">
        <w:t xml:space="preserve">generally </w:t>
      </w:r>
      <w:r w:rsidR="00B837CA">
        <w:t xml:space="preserve">unaware of other trades its partner is </w:t>
      </w:r>
      <w:r w:rsidR="005B3289">
        <w:t>entering</w:t>
      </w:r>
      <w:r w:rsidR="00B837CA">
        <w:t xml:space="preserve">, and </w:t>
      </w:r>
      <w:r w:rsidR="005744E9">
        <w:t xml:space="preserve">thus </w:t>
      </w:r>
      <w:r w:rsidR="00B837CA">
        <w:t xml:space="preserve">does not have a thorough understanding of its </w:t>
      </w:r>
      <w:r w:rsidR="00CB5D71">
        <w:t xml:space="preserve">partner’s </w:t>
      </w:r>
      <w:r w:rsidR="00B837CA">
        <w:t>riskiness.</w:t>
      </w:r>
    </w:p>
    <w:p w14:paraId="4165AE18" w14:textId="24748BEB" w:rsidR="00E639B5" w:rsidRDefault="00B15828" w:rsidP="00B15828">
      <w:r>
        <w:t xml:space="preserve">Clearing can reduce demand for collateral through a practice called netting. </w:t>
      </w:r>
      <w:r w:rsidR="002F4ED0">
        <w:t>There are two types of netting practices common in the industry</w:t>
      </w:r>
      <w:r w:rsidR="00882716">
        <w:t>: cross-product netting and multi</w:t>
      </w:r>
      <w:r w:rsidR="00A52DB0">
        <w:t>lateral</w:t>
      </w:r>
      <w:r w:rsidR="00882716">
        <w:t xml:space="preserve"> netting</w:t>
      </w:r>
      <w:r w:rsidR="002F4ED0">
        <w:t xml:space="preserve">. </w:t>
      </w:r>
      <w:r w:rsidR="00F27E22">
        <w:t xml:space="preserve">For a </w:t>
      </w:r>
      <w:r w:rsidR="00A52DB0">
        <w:t>CCP</w:t>
      </w:r>
      <w:r w:rsidR="00F27E22">
        <w:t xml:space="preserv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products. For example, if firm A owes the CCP $10 million in collateral for IR swaps, but the CCP owes firm A $8 million for CD swaps, then firm A can just pay the CCP $2 million in net collateral.</w:t>
      </w:r>
    </w:p>
    <w:p w14:paraId="531EF8A7" w14:textId="3F612B4E" w:rsidR="002C58F6" w:rsidRDefault="002F4ED0" w:rsidP="00B15828">
      <w:r>
        <w:t>Multilateral n</w:t>
      </w:r>
      <w:r w:rsidR="00B15828">
        <w:t xml:space="preserve">etting </w:t>
      </w:r>
      <w:r>
        <w:t>involves netting payments across multiple firms</w:t>
      </w:r>
      <w:r w:rsidR="00B15828">
        <w:t xml:space="preserve">. For example, consider the following series of </w:t>
      </w:r>
      <w:r w:rsidR="00DC2E73">
        <w:t>obligations</w:t>
      </w:r>
      <w:r w:rsidR="00B15828">
        <w:t xml:space="preserve">: firm A owes firm B $100 million and firm C $200 million; firm B owes firm A $50 million and firm C $150 million; firm C owes firm A $100 million and firm B $100 million. Without multilateral netting, </w:t>
      </w:r>
      <w:r w:rsidR="004C1AD0">
        <w:t xml:space="preserve">the firms can still engage in bilateral netting. </w:t>
      </w:r>
      <w:r w:rsidR="00E639B5">
        <w:t>In a bilateral netting regime, t</w:t>
      </w:r>
      <w:r w:rsidR="00B15828">
        <w:t xml:space="preserve">he following payments would need to be </w:t>
      </w:r>
      <w:r>
        <w:t>made:</w:t>
      </w:r>
      <w:r w:rsidR="00B15828">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payment from firm A t</w:t>
      </w:r>
      <w:r w:rsidR="00E639B5">
        <w:t>hrough</w:t>
      </w:r>
      <w:r w:rsidR="00265F4A">
        <w:t xml:space="preserve"> </w:t>
      </w:r>
      <w:r w:rsidR="00E639B5">
        <w:t xml:space="preserve">firm </w:t>
      </w:r>
      <w:r w:rsidR="00265F4A">
        <w:t xml:space="preserve">B to </w:t>
      </w:r>
      <w:r w:rsidR="00E639B5">
        <w:t xml:space="preserve">firm </w:t>
      </w:r>
      <w:r w:rsidR="00265F4A">
        <w:t>C can be eliminated. F</w:t>
      </w:r>
      <w:r w:rsidR="00782C1A">
        <w:t>irm A would pay the CCP $150 million and the CCP would pay firm C $150 million (while firm B would not make any payments</w:t>
      </w:r>
      <w:r>
        <w:t xml:space="preserve"> at all</w:t>
      </w:r>
      <w:r w:rsidR="00782C1A">
        <w:t>). The total collateral demand would be $150 million.</w:t>
      </w:r>
    </w:p>
    <w:p w14:paraId="25F9B403" w14:textId="77777777" w:rsidR="00BF72AE" w:rsidRDefault="00BF72AE" w:rsidP="00B15828"/>
    <w:p w14:paraId="56438D5D" w14:textId="65F9F58C" w:rsidR="00BF72AE" w:rsidRDefault="00BF72AE" w:rsidP="00BF72AE">
      <w:pPr>
        <w:pStyle w:val="Caption"/>
      </w:pPr>
      <w:bookmarkStart w:id="1" w:name="_Ref162817922"/>
      <w:r>
        <w:lastRenderedPageBreak/>
        <w:t xml:space="preserve">Figure </w:t>
      </w:r>
      <w:r w:rsidR="005D0AA8">
        <w:fldChar w:fldCharType="begin"/>
      </w:r>
      <w:r w:rsidR="005D0AA8">
        <w:instrText xml:space="preserve"> SEQ Figure \* ARABIC </w:instrText>
      </w:r>
      <w:r w:rsidR="005D0AA8">
        <w:fldChar w:fldCharType="separate"/>
      </w:r>
      <w:r w:rsidR="00943191">
        <w:rPr>
          <w:noProof/>
        </w:rPr>
        <w:t>1</w:t>
      </w:r>
      <w:r w:rsidR="005D0AA8">
        <w:fldChar w:fldCharType="end"/>
      </w:r>
      <w:bookmarkEnd w:id="1"/>
      <w:r>
        <w:rPr>
          <w:noProof/>
        </w:rPr>
        <w:t xml:space="preserve"> (a) Example </w:t>
      </w:r>
      <w:r w:rsidR="007B359F">
        <w:rPr>
          <w:noProof/>
        </w:rPr>
        <w:t xml:space="preserve">of </w:t>
      </w:r>
      <w:r>
        <w:rPr>
          <w:noProof/>
        </w:rPr>
        <w:t xml:space="preserve">obligations </w:t>
      </w:r>
      <w:r w:rsidR="007B359F">
        <w:rPr>
          <w:noProof/>
        </w:rPr>
        <w:t xml:space="preserve">between three firms </w:t>
      </w:r>
      <w:r w:rsidR="00E639B5">
        <w:rPr>
          <w:noProof/>
        </w:rPr>
        <w:t xml:space="preserve">without netting </w:t>
      </w:r>
      <w:r>
        <w:rPr>
          <w:noProof/>
        </w:rPr>
        <w:t xml:space="preserve">and (b) </w:t>
      </w:r>
      <w:r w:rsidR="00E639B5">
        <w:rPr>
          <w:noProof/>
        </w:rPr>
        <w:t xml:space="preserve">with </w:t>
      </w:r>
      <w:r>
        <w:rPr>
          <w:noProof/>
        </w:rPr>
        <w:t xml:space="preserve">bilateral netting and (c) </w:t>
      </w:r>
      <w:r w:rsidR="00E639B5">
        <w:rPr>
          <w:noProof/>
        </w:rPr>
        <w:t xml:space="preserve">with </w:t>
      </w:r>
      <w:r>
        <w:rPr>
          <w:noProof/>
        </w:rPr>
        <w:t>multilateral netting</w:t>
      </w:r>
    </w:p>
    <w:p w14:paraId="2389E1F1" w14:textId="38855A0E" w:rsidR="00265F4A" w:rsidRDefault="00E214A1" w:rsidP="00B15828">
      <w:r>
        <w:t>[Figure 1 about here]</w:t>
      </w:r>
    </w:p>
    <w:p w14:paraId="507E50F0" w14:textId="77777777" w:rsidR="00265F4A" w:rsidRDefault="00265F4A" w:rsidP="00B15828"/>
    <w:p w14:paraId="3D23A101" w14:textId="53055CFC"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rsidR="0014676D">
        <w:t>antitrust regulations and “</w:t>
      </w:r>
      <w:r w:rsidR="00B92576" w:rsidRPr="00B92576">
        <w:t>local clearinghouse</w:t>
      </w:r>
      <w:r w:rsidR="0014676D">
        <w:t>”</w:t>
      </w:r>
      <w:r w:rsidR="00B92576" w:rsidRPr="00B92576">
        <w:t xml:space="preserve"> requirements </w:t>
      </w:r>
      <w:r w:rsidR="00DB74D5">
        <w:t xml:space="preserve">(that is, even though a single clearinghouse for </w:t>
      </w:r>
      <w:r w:rsidR="009B1EFD">
        <w:t xml:space="preserve">both the </w:t>
      </w:r>
      <w:r w:rsidR="00DB74D5">
        <w:t xml:space="preserve">US and Europe might have lower costs, regulators might require </w:t>
      </w:r>
      <w:r w:rsidR="009B1EFD">
        <w:t xml:space="preserve">separate </w:t>
      </w:r>
      <w:r w:rsidR="00DB74D5">
        <w:t>clearinghouse</w:t>
      </w:r>
      <w:r w:rsidR="009B1EFD">
        <w:t>s</w:t>
      </w:r>
      <w:r w:rsidR="00DB74D5">
        <w:t xml:space="preserve"> </w:t>
      </w:r>
      <w:r w:rsidR="009B1EFD">
        <w:t xml:space="preserve">in each </w:t>
      </w:r>
      <w:r w:rsidR="0014676D">
        <w:t>jurisdiction</w:t>
      </w:r>
      <w:r w:rsidR="00DB74D5">
        <w:t>)</w:t>
      </w:r>
      <w:r w:rsidR="00B92576" w:rsidRPr="00B92576">
        <w:t>. While clearinghouses can reduce default risk and collateral demand, they also require resources for risk management activities, which may increase trading costs.</w:t>
      </w:r>
    </w:p>
    <w:p w14:paraId="4CE2130C" w14:textId="77777777" w:rsidR="00BF6365" w:rsidRDefault="00BF6365" w:rsidP="00924BA1">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23216BA5" w:rsidR="00BF6365" w:rsidRDefault="0086750E" w:rsidP="00031822">
      <w:r w:rsidRPr="0086750E">
        <w:t xml:space="preserve">Following the financial crisis, Congress passed the DFA to enhance the US financial system's reliability. Sinc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269135FB"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acilities (SEFs</w:t>
      </w:r>
      <w:r w:rsidR="00E639B5">
        <w:t>, usually electronic trading venues</w:t>
      </w:r>
      <w:r w:rsidRPr="00715923">
        <w:t xml:space="preserve">) or </w:t>
      </w:r>
      <w:r w:rsidR="007C0619">
        <w:t>D</w:t>
      </w:r>
      <w:r w:rsidRPr="00715923">
        <w:t xml:space="preserve">esignated </w:t>
      </w:r>
      <w:r w:rsidR="007C0619">
        <w:t>C</w:t>
      </w:r>
      <w:r w:rsidRPr="00715923">
        <w:t xml:space="preserve">ontract </w:t>
      </w:r>
      <w:r w:rsidR="007C0619">
        <w:t>M</w:t>
      </w:r>
      <w:r w:rsidRPr="00715923">
        <w:t xml:space="preserve">arkets </w:t>
      </w:r>
      <w:r w:rsidRPr="00715923">
        <w:lastRenderedPageBreak/>
        <w:t>(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 xml:space="preserve">to SDRs </w:t>
      </w:r>
      <w:r w:rsidR="00E639B5">
        <w:t xml:space="preserve">and regulators </w:t>
      </w:r>
      <w:r w:rsidR="00381A4D">
        <w:t>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43191">
        <w:t xml:space="preserve">Table </w:t>
      </w:r>
      <w:r w:rsidR="00943191">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2539AF3E" w:rsidR="00C61057" w:rsidRDefault="00C61057">
      <w:pPr>
        <w:spacing w:line="240" w:lineRule="auto"/>
        <w:ind w:firstLine="0"/>
        <w:jc w:val="left"/>
      </w:pPr>
    </w:p>
    <w:p w14:paraId="3EC1AD7D" w14:textId="77777777" w:rsidR="00C61057" w:rsidRDefault="00C61057" w:rsidP="00C519BF"/>
    <w:p w14:paraId="49705BEC" w14:textId="0B82F03C" w:rsidR="000C5086" w:rsidRDefault="000C5086" w:rsidP="00031822">
      <w:pPr>
        <w:pStyle w:val="Caption"/>
        <w:keepNext/>
      </w:pPr>
      <w:bookmarkStart w:id="2" w:name="_Ref149505424"/>
      <w:r>
        <w:t xml:space="preserve">Table </w:t>
      </w:r>
      <w:r>
        <w:fldChar w:fldCharType="begin"/>
      </w:r>
      <w:r>
        <w:instrText xml:space="preserve"> SEQ Table \* ARABIC </w:instrText>
      </w:r>
      <w:r>
        <w:fldChar w:fldCharType="separate"/>
      </w:r>
      <w:r w:rsidR="00943191">
        <w:rPr>
          <w:noProof/>
        </w:rPr>
        <w:t>1</w:t>
      </w:r>
      <w:r>
        <w:rPr>
          <w:noProof/>
        </w:rPr>
        <w:fldChar w:fldCharType="end"/>
      </w:r>
      <w:bookmarkEnd w:id="2"/>
      <w:r>
        <w:rPr>
          <w:noProof/>
        </w:rPr>
        <w:t xml:space="preserve"> Major Dodd-Frank Act Rulemaking Areas</w:t>
      </w:r>
    </w:p>
    <w:p w14:paraId="59E87DAC" w14:textId="13102727" w:rsidR="00482903" w:rsidRDefault="002A688F" w:rsidP="00031822">
      <w:pPr>
        <w:ind w:firstLine="720"/>
      </w:pPr>
      <w:r>
        <w:t>[Table 1 about here]</w:t>
      </w:r>
    </w:p>
    <w:p w14:paraId="6D2C420C" w14:textId="1AD74955" w:rsidR="00C61057" w:rsidRDefault="00C61057">
      <w:pPr>
        <w:spacing w:line="240" w:lineRule="auto"/>
        <w:ind w:firstLine="0"/>
        <w:jc w:val="left"/>
      </w:pPr>
    </w:p>
    <w:p w14:paraId="13D9D68C" w14:textId="7806B61D" w:rsidR="000816B7" w:rsidRPr="00EA1749" w:rsidRDefault="000816B7" w:rsidP="00031822">
      <w:pPr>
        <w:pStyle w:val="Heading3"/>
      </w:pPr>
      <w:r w:rsidRPr="00EA1749">
        <w:t>International Context</w:t>
      </w:r>
    </w:p>
    <w:p w14:paraId="7503937D" w14:textId="523D11D9"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t>
      </w:r>
      <w:r w:rsidR="003A69DC">
        <w:t>as the</w:t>
      </w:r>
      <w:r w:rsidRPr="00FB04CE">
        <w:t xml:space="preserve">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43191">
        <w:t xml:space="preserve">Table </w:t>
      </w:r>
      <w:r w:rsidR="00943191">
        <w:rPr>
          <w:noProof/>
        </w:rPr>
        <w:t>2</w:t>
      </w:r>
      <w:r w:rsidR="00CF1F18">
        <w:fldChar w:fldCharType="end"/>
      </w:r>
      <w:r w:rsidR="00821AC5" w:rsidRPr="00821AC5">
        <w:t xml:space="preserve"> summarizes the international context:</w:t>
      </w:r>
    </w:p>
    <w:p w14:paraId="24F5281D" w14:textId="10710257" w:rsidR="00C61057" w:rsidRDefault="00C61057">
      <w:pPr>
        <w:spacing w:line="240" w:lineRule="auto"/>
        <w:ind w:firstLine="0"/>
        <w:jc w:val="left"/>
      </w:pPr>
    </w:p>
    <w:p w14:paraId="532D8735" w14:textId="77777777" w:rsidR="00C61057" w:rsidRDefault="00C61057" w:rsidP="00C519BF"/>
    <w:p w14:paraId="2C2EEC2E" w14:textId="2C1A0A86" w:rsidR="000C5086" w:rsidRDefault="000C5086" w:rsidP="00031822">
      <w:pPr>
        <w:pStyle w:val="Caption"/>
        <w:keepNext/>
      </w:pPr>
      <w:bookmarkStart w:id="3" w:name="_Ref149505461"/>
      <w:r>
        <w:t xml:space="preserve">Table </w:t>
      </w:r>
      <w:r>
        <w:fldChar w:fldCharType="begin"/>
      </w:r>
      <w:r>
        <w:instrText xml:space="preserve"> SEQ Table \* ARABIC </w:instrText>
      </w:r>
      <w:r>
        <w:fldChar w:fldCharType="separate"/>
      </w:r>
      <w:r w:rsidR="00943191">
        <w:rPr>
          <w:noProof/>
        </w:rPr>
        <w:t>2</w:t>
      </w:r>
      <w:r>
        <w:rPr>
          <w:noProof/>
        </w:rPr>
        <w:fldChar w:fldCharType="end"/>
      </w:r>
      <w:bookmarkEnd w:id="3"/>
      <w:r>
        <w:rPr>
          <w:noProof/>
        </w:rPr>
        <w:t xml:space="preserve"> Summary of Central Clearing Requirements in Major FInancial Centers</w:t>
      </w:r>
    </w:p>
    <w:p w14:paraId="5F5254AB" w14:textId="49A029B0" w:rsidR="00781E75" w:rsidRDefault="002A688F" w:rsidP="00031822">
      <w:pPr>
        <w:ind w:firstLine="720"/>
      </w:pPr>
      <w:r>
        <w:t>[Table 2 about here]</w:t>
      </w:r>
    </w:p>
    <w:p w14:paraId="46151098" w14:textId="334C3782" w:rsidR="00C61057" w:rsidRDefault="00C61057" w:rsidP="00C61057">
      <w:pPr>
        <w:spacing w:line="240" w:lineRule="auto"/>
        <w:ind w:firstLine="0"/>
        <w:jc w:val="left"/>
      </w:pPr>
    </w:p>
    <w:p w14:paraId="27A217B4" w14:textId="77777777" w:rsidR="00C74168" w:rsidRDefault="00C74168" w:rsidP="00C74168">
      <w:pPr>
        <w:pStyle w:val="Heading2"/>
      </w:pPr>
      <w:r>
        <w:t>Review of Literature</w:t>
      </w:r>
    </w:p>
    <w:p w14:paraId="44FBC0E8" w14:textId="77777777" w:rsidR="00571695" w:rsidRDefault="00571695" w:rsidP="00571695">
      <w:pPr>
        <w:pStyle w:val="Heading3"/>
      </w:pPr>
      <w:r>
        <w:t>Interest rate swaps</w:t>
      </w:r>
    </w:p>
    <w:p w14:paraId="09246CCF" w14:textId="7FC05BF5" w:rsidR="00571695" w:rsidRDefault="00571695" w:rsidP="00571695">
      <w:r>
        <w:t xml:space="preserve">Formal swap agreements were first seen in financial markets in 1981/1982. Bicksler and Chen </w:t>
      </w:r>
      <w:r>
        <w:fldChar w:fldCharType="begin"/>
      </w:r>
      <w:r w:rsidR="00D41525">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in the US hold long-term fixed rate assets such as mortgages and short-term liabilities such as demand deposits; on the other hand, insurance </w:t>
      </w:r>
      <w:r>
        <w:lastRenderedPageBreak/>
        <w:t>companies have long-term fixed rate liabilities and often invest in short term assets such as money market fund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w:t>
      </w:r>
      <w:r w:rsidR="003A69DC">
        <w:t>r</w:t>
      </w:r>
      <w:r>
        <w:t xml:space="preserve"> credit market imperfections</w:t>
      </w:r>
      <w:r w:rsidR="003A69DC">
        <w:t xml:space="preserve"> can give firms comparative advantage in borrowing in one market over another</w:t>
      </w:r>
      <w:r>
        <w:t>).</w:t>
      </w:r>
    </w:p>
    <w:p w14:paraId="556F0396" w14:textId="6E42A7C9" w:rsidR="00571695" w:rsidRDefault="00571695" w:rsidP="00571695">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w:t>
      </w:r>
      <w:r w:rsidR="003A69DC">
        <w:t xml:space="preserve"> (that is, it is a “notional” principal)</w:t>
      </w:r>
      <w:r>
        <w:t>. Thus, the impact of a default is greater for a corporate bond than for an interest rate swap. Futures contracts on the other-hand are exchange-traded</w:t>
      </w:r>
      <w:r w:rsidR="003A69DC">
        <w:t>, cleared,</w:t>
      </w:r>
      <w:r>
        <w:t xml:space="preserve">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7B65B1F2" w14:textId="332F64B4" w:rsidR="00571695" w:rsidRDefault="00571695" w:rsidP="00924BA1">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w:t>
      </w:r>
      <w:proofErr w:type="spellStart"/>
      <w:r>
        <w:t>Eurostrips</w:t>
      </w:r>
      <w:proofErr w:type="spellEnd"/>
      <w:r>
        <w:t>)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07688355" w14:textId="77777777" w:rsidR="00571695" w:rsidRDefault="00571695" w:rsidP="00571695">
      <w:pPr>
        <w:pStyle w:val="Heading3"/>
      </w:pPr>
      <w:r>
        <w:t>Liquidity</w:t>
      </w:r>
    </w:p>
    <w:p w14:paraId="4F831571" w14:textId="170C0BC8" w:rsidR="00571695" w:rsidRDefault="00571695" w:rsidP="00571695">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w:t>
      </w:r>
      <w:r w:rsidR="00BF22F0">
        <w:t xml:space="preserve"> (note that this is a model of general asset pricing in dealer-intermediated markets, and not specific to the IR swap market)</w:t>
      </w:r>
      <w:r>
        <w:t xml:space="preserve">. A basic version of Biais' model motivates the liquidity </w:t>
      </w:r>
      <w:r w:rsidR="00BF22F0">
        <w:t xml:space="preserve">model in section </w:t>
      </w:r>
      <w:r w:rsidR="00BF22F0">
        <w:fldChar w:fldCharType="begin"/>
      </w:r>
      <w:r w:rsidR="00BF22F0">
        <w:instrText xml:space="preserve"> REF _Ref157719057 \r \h </w:instrText>
      </w:r>
      <w:r w:rsidR="00BF22F0">
        <w:fldChar w:fldCharType="separate"/>
      </w:r>
      <w:r w:rsidR="00943191">
        <w:t>3</w:t>
      </w:r>
      <w:r w:rsidR="00BF22F0">
        <w:fldChar w:fldCharType="end"/>
      </w:r>
      <w:r>
        <w:t xml:space="preserve">. Several papers empirically examine liquidity in the interest rate swap market: Sun, et. al. </w:t>
      </w:r>
      <w:r>
        <w:fldChar w:fldCharType="begin"/>
      </w:r>
      <w:r w:rsidR="00D41525">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w:t>
      </w:r>
      <w:r>
        <w:lastRenderedPageBreak/>
        <w:t>effect of dealer credit rating on bid-ask spreads using data from Mer</w:t>
      </w:r>
      <w:r w:rsidR="00C2300D">
        <w:t>r</w:t>
      </w:r>
      <w:r>
        <w:t>il</w:t>
      </w:r>
      <w:r w:rsidR="00C2300D">
        <w:t>l</w:t>
      </w:r>
      <w:r>
        <w:t xml:space="preserve"> Lynch and AIG Financial Products. They find that </w:t>
      </w:r>
      <w:r w:rsidR="00345031">
        <w:t xml:space="preserve">dealers with </w:t>
      </w:r>
      <w:r>
        <w:t>AAA</w:t>
      </w:r>
      <w:r w:rsidR="00345031">
        <w:t xml:space="preserve"> credit ratings </w:t>
      </w:r>
      <w:r>
        <w:t xml:space="preserve">charge a spread of around ~10 bps while lower rated dealers only charge a spread of ~4 bps. Boudiaf, et. al </w:t>
      </w:r>
      <w:r>
        <w:fldChar w:fldCharType="begin"/>
      </w:r>
      <w:r w:rsidR="00D41525">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rsidR="00D41525">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rsidR="00D41525">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w:t>
      </w:r>
      <w:r w:rsidR="00BF22F0">
        <w:t>SEFs</w:t>
      </w:r>
      <w:r>
        <w:t xml:space="preserve">) on swap liquidity. They find a 12%-19% improvement in liquidity in the post-regulation market, driven by competition among dealers. Loon and Zhong </w:t>
      </w:r>
      <w:r>
        <w:fldChar w:fldCharType="begin"/>
      </w:r>
      <w:r w:rsidR="00D41525">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72DA676A" w14:textId="77777777" w:rsidR="00571695" w:rsidRDefault="00571695" w:rsidP="00571695">
      <w:pPr>
        <w:pStyle w:val="Heading3"/>
      </w:pPr>
      <w:r>
        <w:t>Price Volatility</w:t>
      </w:r>
    </w:p>
    <w:p w14:paraId="3FBE45C5" w14:textId="5AB96B8F" w:rsidR="00571695" w:rsidRDefault="00571695" w:rsidP="00571695">
      <w:r>
        <w:t xml:space="preserve">Compared to studies of pricing and liquidity, studies of price volatility in the interest rate swap market are rare. Azad, et. al </w:t>
      </w:r>
      <w:r>
        <w:fldChar w:fldCharType="begin"/>
      </w:r>
      <w:r w:rsidR="00D41525">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w:t>
      </w:r>
      <w:r w:rsidR="00BF22F0">
        <w:t>short-term</w:t>
      </w:r>
      <w:r>
        <w:t xml:space="preserve"> interest rates, volatility of foreign exchange rates, slope of the term-structure, unemployment rate and money supply). They find that volatility of short-term interest rates </w:t>
      </w:r>
      <w:r w:rsidR="00AD3117">
        <w:t>affects</w:t>
      </w:r>
      <w:r>
        <w:t xml:space="preserve"> IR</w:t>
      </w:r>
      <w:r w:rsidR="00AD3117">
        <w:t xml:space="preserve"> swap</w:t>
      </w:r>
      <w:r>
        <w:t xml:space="preserve"> price volatility. In addition, for GBP based contracts, the money supply is negatively associated with </w:t>
      </w:r>
      <w:r w:rsidR="00BF22F0">
        <w:t>I</w:t>
      </w:r>
      <w:r>
        <w:t>R</w:t>
      </w:r>
      <w:r w:rsidR="00AD3117">
        <w:t xml:space="preserve"> swap</w:t>
      </w:r>
      <w:r>
        <w:t xml:space="preserve"> volatility. For USD based contracts, the volatility of industrial production and the slope of the yield curve also </w:t>
      </w:r>
      <w:r w:rsidR="00BF22F0">
        <w:t>affects</w:t>
      </w:r>
      <w:r>
        <w:t xml:space="preserve"> IR</w:t>
      </w:r>
      <w:r w:rsidR="00AD3117">
        <w:t xml:space="preserve"> swap</w:t>
      </w:r>
      <w:r>
        <w:t xml:space="preserve"> volatility.</w:t>
      </w:r>
    </w:p>
    <w:p w14:paraId="01875E94" w14:textId="77777777" w:rsidR="00571695" w:rsidRDefault="00571695" w:rsidP="00571695">
      <w:pPr>
        <w:pStyle w:val="Heading3"/>
      </w:pPr>
      <w:r>
        <w:t>Systemic Risk and Contagion</w:t>
      </w:r>
    </w:p>
    <w:p w14:paraId="4143F63C" w14:textId="77777777" w:rsidR="00571695" w:rsidRDefault="00571695" w:rsidP="00571695">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w:t>
      </w:r>
      <w:r>
        <w:lastRenderedPageBreak/>
        <w:t xml:space="preserve">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674A248D" w14:textId="2E3F84CC" w:rsidR="00571695" w:rsidRDefault="00571695" w:rsidP="00571695">
      <w:r>
        <w:t>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w:t>
      </w:r>
      <w:r w:rsidR="00F249AA">
        <w:t xml:space="preserve"> </w:t>
      </w:r>
      <w:r w:rsidR="00F249AA">
        <w:fldChar w:fldCharType="begin"/>
      </w:r>
      <w:r w:rsidR="00F249AA">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rsidR="00F249AA">
        <w:fldChar w:fldCharType="separate"/>
      </w:r>
      <w:r w:rsidR="00F249AA">
        <w:rPr>
          <w:noProof/>
        </w:rPr>
        <w:t>(1997)</w:t>
      </w:r>
      <w:r w:rsidR="00F249AA">
        <w:fldChar w:fldCharType="end"/>
      </w:r>
      <w:r w:rsidR="00F249AA">
        <w:t xml:space="preserve"> </w:t>
      </w:r>
      <w:r>
        <w:t>, Cifuentes et al.</w:t>
      </w:r>
      <w:r w:rsidR="00F249AA">
        <w:t xml:space="preserve"> </w:t>
      </w:r>
      <w:r w:rsidR="00F249AA">
        <w:fldChar w:fldCharType="begin"/>
      </w:r>
      <w:r w:rsidR="00F249AA">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rsidR="00F249AA">
        <w:fldChar w:fldCharType="separate"/>
      </w:r>
      <w:r w:rsidR="00F249AA">
        <w:rPr>
          <w:noProof/>
        </w:rPr>
        <w:t>(2005)</w:t>
      </w:r>
      <w:r w:rsidR="00F249AA">
        <w:fldChar w:fldCharType="end"/>
      </w:r>
      <w:r>
        <w:t>, Gai &amp; Kapadia</w:t>
      </w:r>
      <w:r w:rsidR="00F249AA">
        <w:t xml:space="preserve"> </w:t>
      </w:r>
      <w:r w:rsidR="00F249AA">
        <w:fldChar w:fldCharType="begin"/>
      </w:r>
      <w:r w:rsidR="00F249AA">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rsidR="00F249AA">
        <w:fldChar w:fldCharType="separate"/>
      </w:r>
      <w:r w:rsidR="00F249AA">
        <w:rPr>
          <w:noProof/>
        </w:rPr>
        <w:t>(2010)</w:t>
      </w:r>
      <w:r w:rsidR="00F249AA">
        <w:fldChar w:fldCharType="end"/>
      </w:r>
      <w:r>
        <w:t>, Capponi &amp; Larsson</w:t>
      </w:r>
      <w:r w:rsidR="00F249AA">
        <w:t xml:space="preserve"> </w:t>
      </w:r>
      <w:r w:rsidR="00F249AA">
        <w:fldChar w:fldCharType="begin"/>
      </w:r>
      <w:r w:rsidR="00F249AA">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rsidR="00F249AA">
        <w:fldChar w:fldCharType="separate"/>
      </w:r>
      <w:r w:rsidR="00F249AA">
        <w:rPr>
          <w:noProof/>
        </w:rPr>
        <w:t>(2015)</w:t>
      </w:r>
      <w:r w:rsidR="00F249AA">
        <w:fldChar w:fldCharType="end"/>
      </w:r>
      <w:r>
        <w:t xml:space="preserve">  and Greenwood et al. </w:t>
      </w:r>
      <w:r w:rsidR="00C36726">
        <w:fldChar w:fldCharType="begin"/>
      </w:r>
      <w:r w:rsidR="00F249AA">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rsidR="00C36726">
        <w:fldChar w:fldCharType="separate"/>
      </w:r>
      <w:r w:rsidR="00F249AA">
        <w:rPr>
          <w:noProof/>
        </w:rPr>
        <w:t>(2015)</w:t>
      </w:r>
      <w:r w:rsidR="00C36726">
        <w:fldChar w:fldCharType="end"/>
      </w:r>
      <w:r>
        <w:t>.</w:t>
      </w:r>
    </w:p>
    <w:p w14:paraId="226928D7" w14:textId="2517A196" w:rsidR="00571695" w:rsidRDefault="00571695" w:rsidP="00571695">
      <w:r>
        <w:t xml:space="preserve">Besides the network avenue, contagion can also occur through feedback loops and multiple equilibria. The classic Diamond and Dybvig </w:t>
      </w:r>
      <w:r w:rsidR="00F249AA">
        <w:fldChar w:fldCharType="begin"/>
      </w:r>
      <w:r w:rsidR="00E06975">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rsidR="00F249AA">
        <w:fldChar w:fldCharType="separate"/>
      </w:r>
      <w:r w:rsidR="00E06975">
        <w:rPr>
          <w:noProof/>
        </w:rPr>
        <w:t>(1983)</w:t>
      </w:r>
      <w:r w:rsidR="00F249AA">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w:t>
      </w:r>
      <w:r w:rsidR="008640B2">
        <w:t xml:space="preserve">they believe </w:t>
      </w:r>
      <w:r>
        <w:t>that other</w:t>
      </w:r>
      <w:r w:rsidR="008640B2">
        <w:t xml:space="preserve"> depositors </w:t>
      </w:r>
      <w:r>
        <w:t>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w:t>
      </w:r>
      <w:r w:rsidR="00DF2CFF">
        <w:t>’</w:t>
      </w:r>
      <w:r>
        <w:t xml:space="preserve"> beliefs about the creditworthiness of their counterparties can lead them to pull back their lending, leading to the very adverse credit condition and defaults that they were anticipating. This chain of defaults can </w:t>
      </w:r>
      <w:r>
        <w:lastRenderedPageBreak/>
        <w:t>cast doubts about the solvency of other banks, eventually leading to a systemwide freeze where banks stop lending to each other. This type of models are explored by Bebchuk &amp; Goldstein</w:t>
      </w:r>
      <w:r w:rsidR="00E06975">
        <w:t xml:space="preserve"> </w:t>
      </w:r>
      <w:r w:rsidR="00E06975">
        <w:fldChar w:fldCharType="begin"/>
      </w:r>
      <w:r w:rsidR="00E06975">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Brunnermeier </w:t>
      </w:r>
      <w:r w:rsidR="00E06975">
        <w:fldChar w:fldCharType="begin"/>
      </w:r>
      <w:r w:rsidR="00E06975">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rsidR="00E06975">
        <w:fldChar w:fldCharType="separate"/>
      </w:r>
      <w:r w:rsidR="00E06975">
        <w:rPr>
          <w:noProof/>
        </w:rPr>
        <w:t>(2009)</w:t>
      </w:r>
      <w:r w:rsidR="00E06975">
        <w:fldChar w:fldCharType="end"/>
      </w:r>
      <w:r>
        <w:t xml:space="preserve"> and Diamond and Rajan</w:t>
      </w:r>
      <w:r w:rsidR="00E06975">
        <w:t xml:space="preserve"> </w:t>
      </w:r>
      <w:r w:rsidR="00E06975">
        <w:fldChar w:fldCharType="begin"/>
      </w:r>
      <w:r w:rsidR="00E06975">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rsidR="00E06975">
        <w:fldChar w:fldCharType="separate"/>
      </w:r>
      <w:r w:rsidR="00E06975">
        <w:rPr>
          <w:noProof/>
        </w:rPr>
        <w:t>(2011)</w:t>
      </w:r>
      <w:r w:rsidR="00E06975">
        <w:fldChar w:fldCharType="end"/>
      </w:r>
      <w:r>
        <w:t>.</w:t>
      </w:r>
    </w:p>
    <w:p w14:paraId="37507DFF" w14:textId="77777777" w:rsidR="00571695" w:rsidRDefault="00571695" w:rsidP="00571695">
      <w:pPr>
        <w:pStyle w:val="Heading3"/>
      </w:pPr>
      <w:r>
        <w:t>Central Clearing</w:t>
      </w:r>
    </w:p>
    <w:p w14:paraId="25FE7AD4" w14:textId="34DC10AF" w:rsidR="00571695" w:rsidRDefault="00571695" w:rsidP="00571695">
      <w:r>
        <w:t>The policy and market implications of a central clearing mandate are discussed extensively by Pirrong</w:t>
      </w:r>
      <w:r w:rsidR="00E06975">
        <w:t xml:space="preserve"> </w:t>
      </w:r>
      <w:r w:rsidR="00E06975">
        <w:fldChar w:fldCharType="begin"/>
      </w:r>
      <w:r w:rsidR="00E06975">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Per Pirrong, CCPs should clear liquid, standardized products, as illiquid products can pose substantial risks to the CCP. </w:t>
      </w:r>
      <w:r w:rsidR="00DF2CFF">
        <w:t>CCP’s</w:t>
      </w:r>
      <w:r>
        <w:t xml:space="preserve">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EBACCAA" w14:textId="5CC926C8" w:rsidR="00571695" w:rsidRDefault="00571695" w:rsidP="00571695">
      <w:r>
        <w:t xml:space="preserve">Duffie and Zhu </w:t>
      </w:r>
      <w:r w:rsidR="00E06975">
        <w:fldChar w:fldCharType="begin"/>
      </w:r>
      <w:r w:rsidR="00E06975">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show that theoretically concentrating clearing to one CCP can economize on collateral. Benos et al. </w:t>
      </w:r>
      <w:r w:rsidR="00E06975">
        <w:fldChar w:fldCharType="begin"/>
      </w:r>
      <w:r w:rsidR="00E06975">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rsidR="00E06975">
        <w:fldChar w:fldCharType="separate"/>
      </w:r>
      <w:r w:rsidR="00E06975">
        <w:rPr>
          <w:noProof/>
        </w:rPr>
        <w:t>(2019)</w:t>
      </w:r>
      <w:r w:rsidR="00E06975">
        <w:fldChar w:fldCharType="end"/>
      </w:r>
      <w:r w:rsidR="00E06975">
        <w:t xml:space="preserve"> </w:t>
      </w:r>
      <w:r>
        <w:t>explore</w:t>
      </w:r>
      <w:r w:rsidR="00E06975">
        <w:t xml:space="preserve"> </w:t>
      </w:r>
      <w:r>
        <w:t xml:space="preserve">the issue of economies of scale/scope among CCPs. Regulators in Europe and United States have required “local CCPs” to clear contracts that originate in their jurisdiction. </w:t>
      </w:r>
      <w:r w:rsidR="00E06975">
        <w:t xml:space="preserve">They </w:t>
      </w:r>
      <w:r>
        <w:t>find that the same contract</w:t>
      </w:r>
      <w:r w:rsidR="00E06975">
        <w:t>s</w:t>
      </w:r>
      <w:r>
        <w:t xml:space="preserve"> trade at different prices when cleared through two different clearinghouses (LCH in the UK/Europe and CME Clearing in the US) and suggest that this </w:t>
      </w:r>
      <w:r w:rsidR="00E06975">
        <w:t>difference</w:t>
      </w:r>
      <w:r>
        <w:t xml:space="preserve"> arises due to increased collateral costs when clearing is fragmented. </w:t>
      </w:r>
    </w:p>
    <w:p w14:paraId="7BA77A84" w14:textId="51D68804" w:rsidR="00781E75" w:rsidRDefault="00571695" w:rsidP="00571695">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583C0665" w14:textId="77777777" w:rsidR="00DF2CFF" w:rsidRPr="000816B7" w:rsidRDefault="00DF2CFF" w:rsidP="00571695"/>
    <w:p w14:paraId="5850AA5C" w14:textId="634DC182" w:rsidR="00B13BAB" w:rsidRDefault="00B13BAB" w:rsidP="009C0453">
      <w:pPr>
        <w:pStyle w:val="Heading1"/>
        <w:numPr>
          <w:ilvl w:val="0"/>
          <w:numId w:val="33"/>
        </w:numPr>
      </w:pPr>
      <w:bookmarkStart w:id="4" w:name="_Ref157719057"/>
      <w:r w:rsidRPr="0027378C">
        <w:lastRenderedPageBreak/>
        <w:t>Theory</w:t>
      </w:r>
      <w:bookmarkEnd w:id="4"/>
    </w:p>
    <w:p w14:paraId="64314E6A" w14:textId="77777777" w:rsidR="0034098A" w:rsidRDefault="0027378C" w:rsidP="00AB12F9">
      <w:pPr>
        <w:pStyle w:val="Heading2"/>
      </w:pPr>
      <w:r>
        <w:t>Pricing of Interest Rate Swaps</w:t>
      </w:r>
    </w:p>
    <w:p w14:paraId="7E205851" w14:textId="4B6DC15E" w:rsidR="0027378C" w:rsidRDefault="00594130" w:rsidP="0034098A">
      <w:pPr>
        <w:pStyle w:val="Heading3"/>
      </w:pPr>
      <w:bookmarkStart w:id="5" w:name="_Ref154527935"/>
      <w:r>
        <w:t>Pricing w</w:t>
      </w:r>
      <w:r w:rsidR="0027378C">
        <w:t>ithout credit risks</w:t>
      </w:r>
      <w:bookmarkEnd w:id="5"/>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2E28A911" w14:textId="77777777" w:rsidTr="008652DB">
        <w:tc>
          <w:tcPr>
            <w:tcW w:w="350" w:type="pct"/>
          </w:tcPr>
          <w:p w14:paraId="7279C232" w14:textId="77777777" w:rsidR="008652DB" w:rsidRDefault="008652DB" w:rsidP="008D1C73">
            <w:pPr>
              <w:ind w:firstLine="0"/>
            </w:pPr>
          </w:p>
        </w:tc>
        <w:tc>
          <w:tcPr>
            <w:tcW w:w="4300" w:type="pct"/>
          </w:tcPr>
          <w:p w14:paraId="441BF140" w14:textId="51C611F8" w:rsidR="008652DB" w:rsidRPr="008652DB" w:rsidRDefault="008652DB" w:rsidP="008D1C73">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7F02EC1A" w14:textId="4B161D63"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1</w:t>
            </w:r>
            <w:r>
              <w:fldChar w:fldCharType="end"/>
            </w:r>
            <w:r>
              <w:t>)</w:t>
            </w:r>
          </w:p>
        </w:tc>
      </w:tr>
    </w:tbl>
    <w:p w14:paraId="3F73DA0C" w14:textId="28F8F91E" w:rsidR="0027378C" w:rsidRPr="00FD7A2B" w:rsidRDefault="0027378C" w:rsidP="00031822">
      <w:pPr>
        <w:rPr>
          <w:rFonts w:eastAsiaTheme="minorEastAsia"/>
        </w:rPr>
      </w:pPr>
    </w:p>
    <w:p w14:paraId="5A80DB45" w14:textId="5FF12C93" w:rsidR="0027378C" w:rsidRDefault="00847A0D" w:rsidP="00847A0D">
      <w:pPr>
        <w:ind w:firstLine="0"/>
      </w:pPr>
      <w:r>
        <w:t>w</w:t>
      </w:r>
      <w:r w:rsidR="0027378C">
        <w:t xml:space="preserve">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27378C">
        <w:t xml:space="preserve"> is the risk-free rate for period </w:t>
      </w:r>
      <m:oMath>
        <m:r>
          <w:rPr>
            <w:rFonts w:ascii="Cambria Math" w:hAnsi="Cambria Math"/>
          </w:rPr>
          <m:t>i</m:t>
        </m:r>
      </m:oMath>
      <w:r w:rsidR="0027378C">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7378C">
        <w:t xml:space="preserve"> is the time at which CF will be received and </w:t>
      </w:r>
      <m:oMath>
        <m:r>
          <w:rPr>
            <w:rFonts w:ascii="Cambria Math" w:hAnsi="Cambria Math"/>
          </w:rPr>
          <m:t>T</m:t>
        </m:r>
      </m:oMath>
      <w:r w:rsidR="0027378C">
        <w:t xml:space="preserve"> is the tenor (total length of the swap contract)</w:t>
      </w:r>
    </w:p>
    <w:p w14:paraId="1C68C8E6" w14:textId="77777777" w:rsidR="0027378C" w:rsidRDefault="0027378C" w:rsidP="00031822">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3284E5CC" w14:textId="77777777" w:rsidTr="008652DB">
        <w:tc>
          <w:tcPr>
            <w:tcW w:w="350" w:type="pct"/>
          </w:tcPr>
          <w:p w14:paraId="2B429553" w14:textId="77777777" w:rsidR="008652DB" w:rsidRDefault="008652DB" w:rsidP="008D1C73">
            <w:pPr>
              <w:ind w:firstLine="0"/>
            </w:pPr>
          </w:p>
        </w:tc>
        <w:tc>
          <w:tcPr>
            <w:tcW w:w="4300" w:type="pct"/>
          </w:tcPr>
          <w:p w14:paraId="34675F01" w14:textId="13321847" w:rsidR="008652DB" w:rsidRPr="008652DB" w:rsidRDefault="008652DB" w:rsidP="008D1C73">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7CB478A2" w14:textId="6BE3E0B5"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2</w:t>
            </w:r>
            <w:r>
              <w:fldChar w:fldCharType="end"/>
            </w:r>
            <w:r>
              <w:t>)</w:t>
            </w:r>
          </w:p>
        </w:tc>
      </w:tr>
    </w:tbl>
    <w:p w14:paraId="7AEFE96E" w14:textId="31A3D56B" w:rsidR="0027378C" w:rsidRPr="00FD7A2B" w:rsidRDefault="0027378C" w:rsidP="00031822">
      <w:pPr>
        <w:rPr>
          <w:rFonts w:eastAsiaTheme="minorEastAsia"/>
        </w:rPr>
      </w:pPr>
    </w:p>
    <w:p w14:paraId="60DB24E8" w14:textId="18B3E490" w:rsidR="0027378C" w:rsidRDefault="00847A0D" w:rsidP="00847A0D">
      <w:pPr>
        <w:ind w:firstLine="0"/>
      </w:pPr>
      <w:r>
        <w:t>w</w:t>
      </w:r>
      <w:r w:rsidR="0027378C">
        <w:t xml:space="preserve">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rsidR="0027378C">
        <w:t xml:space="preserve"> is the floating leg payment at period </w:t>
      </w:r>
      <m:oMath>
        <m:r>
          <w:rPr>
            <w:rFonts w:ascii="Cambria Math" w:hAnsi="Cambria Math"/>
          </w:rPr>
          <m:t>i</m:t>
        </m:r>
      </m:oMath>
      <w:r w:rsidR="0027378C">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10F700AC" w14:textId="77777777" w:rsidTr="008652DB">
        <w:tc>
          <w:tcPr>
            <w:tcW w:w="350" w:type="pct"/>
          </w:tcPr>
          <w:p w14:paraId="5A704F79" w14:textId="77777777" w:rsidR="008652DB" w:rsidRDefault="008652DB" w:rsidP="008D1C73">
            <w:pPr>
              <w:ind w:firstLine="0"/>
            </w:pPr>
          </w:p>
        </w:tc>
        <w:tc>
          <w:tcPr>
            <w:tcW w:w="4300" w:type="pct"/>
          </w:tcPr>
          <w:p w14:paraId="21A5A834" w14:textId="57A6BD66" w:rsidR="008652DB" w:rsidRPr="008652DB" w:rsidRDefault="008652DB" w:rsidP="008D1C73">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6B32A529" w14:textId="57EB13FE" w:rsidR="008652DB" w:rsidRDefault="008652DB" w:rsidP="008652DB">
            <w:pPr>
              <w:pStyle w:val="Caption"/>
              <w:keepNext/>
              <w:jc w:val="right"/>
            </w:pPr>
            <w:bookmarkStart w:id="6" w:name="_Ref167361621"/>
            <w:r>
              <w:t>(</w:t>
            </w:r>
            <w:r>
              <w:fldChar w:fldCharType="begin"/>
            </w:r>
            <w:r>
              <w:instrText xml:space="preserve"> SEQ Equation \* ARABIC </w:instrText>
            </w:r>
            <w:r>
              <w:fldChar w:fldCharType="separate"/>
            </w:r>
            <w:r w:rsidR="00943191">
              <w:rPr>
                <w:noProof/>
              </w:rPr>
              <w:t>3</w:t>
            </w:r>
            <w:r>
              <w:fldChar w:fldCharType="end"/>
            </w:r>
            <w:r>
              <w:t>)</w:t>
            </w:r>
            <w:bookmarkEnd w:id="6"/>
          </w:p>
        </w:tc>
      </w:tr>
    </w:tbl>
    <w:p w14:paraId="43772741" w14:textId="528F31A4" w:rsidR="0027378C" w:rsidRPr="00B42996" w:rsidRDefault="0027378C" w:rsidP="00031822">
      <w:pPr>
        <w:rPr>
          <w:rFonts w:eastAsiaTheme="minorEastAsia"/>
        </w:rPr>
      </w:pPr>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6F5BAF88"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w:t>
      </w:r>
      <w:r w:rsidR="008640B2">
        <w:t xml:space="preserve">a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w:t>
      </w:r>
      <w:r w:rsidR="00DF2CFF">
        <w:t>(</w:t>
      </w:r>
      <m:oMath>
        <m:r>
          <w:rPr>
            <w:rFonts w:ascii="Cambria Math" w:hAnsi="Cambria Math"/>
          </w:rPr>
          <m:t>PV</m:t>
        </m:r>
      </m:oMath>
      <w:r w:rsidR="00DF2CFF">
        <w:t xml:space="preserve">) </w:t>
      </w:r>
      <w:r>
        <w:t xml:space="preserve">is zero. This is achieved by determining the present value of the floating </w:t>
      </w:r>
      <w:r>
        <w:lastRenderedPageBreak/>
        <w:t xml:space="preserve">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rsidR="00DF2CFF">
        <w:t xml:space="preserve">in </w:t>
      </w:r>
      <w:r w:rsidR="00DF2CFF">
        <w:fldChar w:fldCharType="begin"/>
      </w:r>
      <w:r w:rsidR="00DF2CFF">
        <w:instrText xml:space="preserve"> REF _Ref167361621 \h </w:instrText>
      </w:r>
      <w:r w:rsidR="00DF2CFF">
        <w:fldChar w:fldCharType="separate"/>
      </w:r>
      <w:r w:rsidR="00DF2CFF">
        <w:t>(</w:t>
      </w:r>
      <w:r w:rsidR="00DF2CFF">
        <w:rPr>
          <w:noProof/>
        </w:rPr>
        <w:t>3</w:t>
      </w:r>
      <w:r w:rsidR="00DF2CFF">
        <w:t>)</w:t>
      </w:r>
      <w:r w:rsidR="00DF2CFF">
        <w:fldChar w:fldCharType="end"/>
      </w:r>
      <w:r w:rsidR="00DF2CFF">
        <w:t xml:space="preserve"> </w:t>
      </w:r>
      <w:r>
        <w:t xml:space="preserve">such that the present values of both legs </w:t>
      </w:r>
      <w:r w:rsidR="0010299E">
        <w:t>equal</w:t>
      </w:r>
      <w:r>
        <w:t>.</w:t>
      </w:r>
    </w:p>
    <w:p w14:paraId="31712FFA" w14:textId="3FDDC1D2" w:rsidR="0027378C" w:rsidRDefault="00594130" w:rsidP="0034098A">
      <w:pPr>
        <w:pStyle w:val="Heading3"/>
      </w:pPr>
      <w:r>
        <w:t>Pricing with c</w:t>
      </w:r>
      <w:r w:rsidR="0027378C">
        <w:t>ounterparty Risk and C</w:t>
      </w:r>
      <w:r w:rsidR="00781E75">
        <w:t xml:space="preserve">redit Valuation </w:t>
      </w:r>
      <w:r w:rsidR="0027378C">
        <w:t>A</w:t>
      </w:r>
      <w:r w:rsidR="00781E75">
        <w:t>djustment</w:t>
      </w:r>
      <w:r w:rsidR="0027378C">
        <w:t>/D</w:t>
      </w:r>
      <w:r w:rsidR="00781E75">
        <w:t xml:space="preserve">ebit </w:t>
      </w:r>
      <w:r w:rsidR="0027378C">
        <w:t>V</w:t>
      </w:r>
      <w:r w:rsidR="00781E75">
        <w:t xml:space="preserve">aluation </w:t>
      </w:r>
      <w:r w:rsidR="0027378C">
        <w:t>A</w:t>
      </w:r>
      <w:r w:rsidR="00781E75">
        <w:t>djustment</w:t>
      </w:r>
    </w:p>
    <w:p w14:paraId="58AE67F0" w14:textId="6BBA46A9"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xml:space="preserve">. These SDs and MSPs offer buy and sell quotes for swaps, potentially finding other participants to balance their swap exposures. </w:t>
      </w:r>
      <w:r w:rsidR="006B3C2F">
        <w:fldChar w:fldCharType="begin"/>
      </w:r>
      <w:r w:rsidR="006B3C2F">
        <w:instrText xml:space="preserve"> REF _Ref167361825 \h </w:instrText>
      </w:r>
      <w:r w:rsidR="006B3C2F">
        <w:fldChar w:fldCharType="separate"/>
      </w:r>
      <w:r w:rsidR="006B3C2F">
        <w:t xml:space="preserve">Figure </w:t>
      </w:r>
      <w:r w:rsidR="006B3C2F">
        <w:rPr>
          <w:noProof/>
        </w:rPr>
        <w:t>2</w:t>
      </w:r>
      <w:r w:rsidR="006B3C2F">
        <w:fldChar w:fldCharType="end"/>
      </w:r>
      <w:r w:rsidR="006B3C2F">
        <w:t xml:space="preserve"> </w:t>
      </w:r>
      <w:r>
        <w:t>depicts a hypothetical network model of such a market.</w:t>
      </w:r>
    </w:p>
    <w:p w14:paraId="6D0280E6" w14:textId="33642162" w:rsidR="00C66CC2" w:rsidRDefault="00C66CC2" w:rsidP="00C66CC2">
      <w:pPr>
        <w:keepNext/>
        <w:jc w:val="center"/>
      </w:pPr>
      <w:r>
        <w:t>[Figure 2 about here]</w:t>
      </w:r>
    </w:p>
    <w:p w14:paraId="5E4A6229" w14:textId="259DE008" w:rsidR="0027378C" w:rsidRDefault="00C66CC2" w:rsidP="00C66CC2">
      <w:pPr>
        <w:pStyle w:val="Caption"/>
        <w:jc w:val="center"/>
      </w:pPr>
      <w:bookmarkStart w:id="7" w:name="_Ref167361825"/>
      <w:r>
        <w:t xml:space="preserve">Figure </w:t>
      </w:r>
      <w:r>
        <w:fldChar w:fldCharType="begin"/>
      </w:r>
      <w:r>
        <w:instrText xml:space="preserve"> SEQ Figure \* ARABIC </w:instrText>
      </w:r>
      <w:r>
        <w:fldChar w:fldCharType="separate"/>
      </w:r>
      <w:r w:rsidR="00943191">
        <w:rPr>
          <w:noProof/>
        </w:rPr>
        <w:t>2</w:t>
      </w:r>
      <w:r>
        <w:fldChar w:fldCharType="end"/>
      </w:r>
      <w:bookmarkEnd w:id="7"/>
      <w:r>
        <w:rPr>
          <w:noProof/>
        </w:rPr>
        <w:t xml:space="preserve"> </w:t>
      </w:r>
      <w:r w:rsidR="006B3C2F">
        <w:rPr>
          <w:noProof/>
        </w:rPr>
        <w:t>Dealer based m</w:t>
      </w:r>
      <w:r>
        <w:rPr>
          <w:noProof/>
        </w:rPr>
        <w:t>arket without central clearing</w:t>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07142F7F" w14:textId="77777777" w:rsidTr="008652DB">
        <w:tc>
          <w:tcPr>
            <w:tcW w:w="350" w:type="pct"/>
          </w:tcPr>
          <w:p w14:paraId="608350DF" w14:textId="77777777" w:rsidR="008652DB" w:rsidRDefault="008652DB" w:rsidP="008D1C73">
            <w:pPr>
              <w:ind w:firstLine="0"/>
            </w:pPr>
          </w:p>
        </w:tc>
        <w:tc>
          <w:tcPr>
            <w:tcW w:w="4300" w:type="pct"/>
          </w:tcPr>
          <w:p w14:paraId="28C2553A" w14:textId="39D8E7B8" w:rsidR="008652DB" w:rsidRPr="008652DB" w:rsidRDefault="008652DB" w:rsidP="008D1C73">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424C6039" w14:textId="5DC380E5"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4</w:t>
            </w:r>
            <w:r>
              <w:fldChar w:fldCharType="end"/>
            </w:r>
            <w:r>
              <w:t>)</w:t>
            </w:r>
          </w:p>
        </w:tc>
      </w:tr>
    </w:tbl>
    <w:p w14:paraId="19D1F1D9" w14:textId="1BCC2215" w:rsidR="0027378C" w:rsidRPr="0073452C" w:rsidRDefault="0027378C" w:rsidP="008652DB">
      <w:pPr>
        <w:ind w:firstLine="0"/>
        <w:rPr>
          <w:rFonts w:eastAsiaTheme="minorEastAsia"/>
        </w:rPr>
      </w:pPr>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r w:rsidR="005A7F47">
        <w:t xml:space="preserve">has </w:t>
      </w:r>
      <w:r w:rsidR="00876F18">
        <w:t xml:space="preserve">to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4EB20FF8" w:rsidR="0027378C" w:rsidRDefault="00594130" w:rsidP="0034098A">
      <w:pPr>
        <w:pStyle w:val="Heading3"/>
      </w:pPr>
      <w:r>
        <w:lastRenderedPageBreak/>
        <w:t xml:space="preserve">Pricing under </w:t>
      </w:r>
      <w:r w:rsidR="0027378C">
        <w:t>Central Clearing</w:t>
      </w:r>
    </w:p>
    <w:p w14:paraId="6FC9356A" w14:textId="47E2DA64"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C66CC2">
        <w:fldChar w:fldCharType="begin"/>
      </w:r>
      <w:r w:rsidR="00C66CC2">
        <w:instrText xml:space="preserve"> REF _Ref162817904 \h </w:instrText>
      </w:r>
      <w:r w:rsidR="00C66CC2">
        <w:fldChar w:fldCharType="separate"/>
      </w:r>
      <w:r w:rsidR="00943191">
        <w:t xml:space="preserve">Figure </w:t>
      </w:r>
      <w:r w:rsidR="00943191">
        <w:rPr>
          <w:noProof/>
        </w:rPr>
        <w:t>3</w:t>
      </w:r>
      <w:r w:rsidR="00C66CC2">
        <w:fldChar w:fldCharType="end"/>
      </w:r>
      <w:r>
        <w:t xml:space="preserve"> visualizes a hypothetical market structure with mandated central clearing.</w:t>
      </w:r>
    </w:p>
    <w:p w14:paraId="03679E74" w14:textId="4215851F" w:rsidR="008640B2" w:rsidRDefault="00C66CC2" w:rsidP="008640B2">
      <w:pPr>
        <w:keepNext/>
        <w:jc w:val="center"/>
      </w:pPr>
      <w:r>
        <w:t>[Figure 3 about here]</w:t>
      </w:r>
    </w:p>
    <w:p w14:paraId="273E10AA" w14:textId="54BD2B1B" w:rsidR="0027378C" w:rsidRDefault="008640B2" w:rsidP="008640B2">
      <w:pPr>
        <w:pStyle w:val="Caption"/>
        <w:jc w:val="center"/>
      </w:pPr>
      <w:bookmarkStart w:id="8" w:name="_Ref162817904"/>
      <w:r>
        <w:t xml:space="preserve">Figure </w:t>
      </w:r>
      <w:r>
        <w:fldChar w:fldCharType="begin"/>
      </w:r>
      <w:r>
        <w:instrText xml:space="preserve"> SEQ Figure \* ARABIC </w:instrText>
      </w:r>
      <w:r>
        <w:fldChar w:fldCharType="separate"/>
      </w:r>
      <w:r w:rsidR="00943191">
        <w:rPr>
          <w:noProof/>
        </w:rPr>
        <w:t>3</w:t>
      </w:r>
      <w:r>
        <w:fldChar w:fldCharType="end"/>
      </w:r>
      <w:bookmarkEnd w:id="8"/>
      <w:r>
        <w:rPr>
          <w:noProof/>
        </w:rPr>
        <w:t xml:space="preserve"> Market with Central Clearing</w:t>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F741C9D" w:rsidR="004F43A3" w:rsidRPr="00834DE5" w:rsidRDefault="00594130" w:rsidP="00031822">
      <w:pPr>
        <w:pStyle w:val="Heading3"/>
      </w:pPr>
      <w:r>
        <w:t>Liquidity w</w:t>
      </w:r>
      <w:r w:rsidR="004F43A3" w:rsidRPr="00834DE5">
        <w:t xml:space="preserve">ith </w:t>
      </w:r>
      <w:r w:rsidR="009022B9">
        <w:t>n</w:t>
      </w:r>
      <w:r w:rsidR="004F43A3" w:rsidRPr="00834DE5">
        <w:t>o Counterparty Risk</w:t>
      </w:r>
    </w:p>
    <w:p w14:paraId="36BF5B0C" w14:textId="7EF7F1AC" w:rsidR="004F43A3" w:rsidRDefault="004F43A3" w:rsidP="00031822">
      <w:r>
        <w:t xml:space="preserve">I adapt the model from Biais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w:t>
      </w:r>
      <w:r w:rsidR="006C5B6D">
        <w:t>The liquidity trader</w:t>
      </w:r>
      <w:r>
        <w:t xml:space="preserv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lastRenderedPageBreak/>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tbl>
      <w:tblPr>
        <w:tblW w:w="5000" w:type="pct"/>
        <w:tblLook w:val="04A0" w:firstRow="1" w:lastRow="0" w:firstColumn="1" w:lastColumn="0" w:noHBand="0" w:noVBand="1"/>
      </w:tblPr>
      <w:tblGrid>
        <w:gridCol w:w="655"/>
        <w:gridCol w:w="8050"/>
        <w:gridCol w:w="655"/>
      </w:tblGrid>
      <w:tr w:rsidR="002D09A5" w14:paraId="2C2766EC" w14:textId="77777777" w:rsidTr="002D09A5">
        <w:tc>
          <w:tcPr>
            <w:tcW w:w="350" w:type="pct"/>
          </w:tcPr>
          <w:p w14:paraId="18699E22" w14:textId="77777777" w:rsidR="002D09A5" w:rsidRDefault="002D09A5" w:rsidP="008D1C73"/>
        </w:tc>
        <w:tc>
          <w:tcPr>
            <w:tcW w:w="4300" w:type="pct"/>
          </w:tcPr>
          <w:p w14:paraId="26E44F93" w14:textId="649FDD47" w:rsidR="002D09A5" w:rsidRPr="002D09A5" w:rsidRDefault="002D09A5" w:rsidP="002D09A5">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1FCD9059" w14:textId="6334CBE1" w:rsidR="002D09A5" w:rsidRDefault="002D09A5" w:rsidP="008652DB">
            <w:pPr>
              <w:pStyle w:val="Caption"/>
              <w:keepNext/>
              <w:jc w:val="right"/>
            </w:pPr>
            <w:r>
              <w:t>(</w:t>
            </w:r>
            <w:r>
              <w:fldChar w:fldCharType="begin"/>
            </w:r>
            <w:r>
              <w:instrText xml:space="preserve"> SEQ Equation \* ARABIC </w:instrText>
            </w:r>
            <w:r>
              <w:fldChar w:fldCharType="separate"/>
            </w:r>
            <w:r>
              <w:rPr>
                <w:noProof/>
              </w:rPr>
              <w:t>5</w:t>
            </w:r>
            <w:r>
              <w:fldChar w:fldCharType="end"/>
            </w:r>
            <w:r>
              <w:t>)</w:t>
            </w:r>
          </w:p>
        </w:tc>
      </w:tr>
    </w:tbl>
    <w:p w14:paraId="5F824377" w14:textId="37EF6667" w:rsidR="004F43A3" w:rsidRDefault="00781E75" w:rsidP="00847A0D">
      <w:pPr>
        <w:ind w:firstLine="0"/>
      </w:pPr>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rsidR="004F43A3">
        <w:t>. The optimal quantity is:</w:t>
      </w:r>
    </w:p>
    <w:tbl>
      <w:tblPr>
        <w:tblW w:w="5000" w:type="pct"/>
        <w:tblLook w:val="04A0" w:firstRow="1" w:lastRow="0" w:firstColumn="1" w:lastColumn="0" w:noHBand="0" w:noVBand="1"/>
      </w:tblPr>
      <w:tblGrid>
        <w:gridCol w:w="655"/>
        <w:gridCol w:w="8050"/>
        <w:gridCol w:w="655"/>
      </w:tblGrid>
      <w:tr w:rsidR="002D09A5" w14:paraId="1FF576DA" w14:textId="77777777" w:rsidTr="002D09A5">
        <w:tc>
          <w:tcPr>
            <w:tcW w:w="350" w:type="pct"/>
          </w:tcPr>
          <w:p w14:paraId="484510E5" w14:textId="77777777" w:rsidR="002D09A5" w:rsidRDefault="002D09A5" w:rsidP="008D1C73"/>
        </w:tc>
        <w:tc>
          <w:tcPr>
            <w:tcW w:w="4300" w:type="pct"/>
          </w:tcPr>
          <w:p w14:paraId="1CA60586" w14:textId="0708137E" w:rsidR="002D09A5" w:rsidRPr="008652DB" w:rsidRDefault="00000000" w:rsidP="008D1C73">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282EA179" w14:textId="2DDE79FE" w:rsidR="002D09A5" w:rsidRDefault="002D09A5" w:rsidP="008652DB">
            <w:pPr>
              <w:pStyle w:val="Caption"/>
              <w:keepNext/>
              <w:jc w:val="right"/>
            </w:pPr>
            <w:r>
              <w:t>(</w:t>
            </w:r>
            <w:r>
              <w:fldChar w:fldCharType="begin"/>
            </w:r>
            <w:r>
              <w:instrText xml:space="preserve"> SEQ Equation \* ARABIC </w:instrText>
            </w:r>
            <w:r>
              <w:fldChar w:fldCharType="separate"/>
            </w:r>
            <w:r>
              <w:rPr>
                <w:noProof/>
              </w:rPr>
              <w:t>6</w:t>
            </w:r>
            <w:r>
              <w:fldChar w:fldCharType="end"/>
            </w:r>
            <w:r>
              <w:t>)</w:t>
            </w:r>
          </w:p>
        </w:tc>
      </w:tr>
    </w:tbl>
    <w:p w14:paraId="29EC86B4" w14:textId="0739FD6A" w:rsidR="004F43A3" w:rsidRPr="00D83385" w:rsidRDefault="00781E75" w:rsidP="002D09A5">
      <w:pPr>
        <w:ind w:firstLine="0"/>
      </w:pPr>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2384BFF" w14:textId="4F2E5669" w:rsidR="004F43A3" w:rsidRDefault="004F43A3" w:rsidP="00031822">
      <w:r>
        <w:t xml:space="preserve">If </w:t>
      </w:r>
      <w:r w:rsidR="0053175A">
        <w:t xml:space="preserve">dealer 1 </w:t>
      </w:r>
      <w:r>
        <w:t xml:space="preserve">has the best price, </w:t>
      </w:r>
      <w:r w:rsidR="0053175A">
        <w:t>s/</w:t>
      </w:r>
      <w:r>
        <w:t>he receives the order flow and has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D5907" w14:paraId="00452D61" w14:textId="77777777" w:rsidTr="004D5907">
        <w:tc>
          <w:tcPr>
            <w:tcW w:w="350" w:type="pct"/>
          </w:tcPr>
          <w:p w14:paraId="660CCFFF" w14:textId="77777777" w:rsidR="004D5907" w:rsidRDefault="004D5907" w:rsidP="008D1C73"/>
        </w:tc>
        <w:tc>
          <w:tcPr>
            <w:tcW w:w="4300" w:type="pct"/>
          </w:tcPr>
          <w:p w14:paraId="1494583C" w14:textId="58E58350" w:rsidR="004D5907" w:rsidRPr="008652DB" w:rsidRDefault="004D5907" w:rsidP="008D1C73">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A09AD2C" w14:textId="01B0A1D0" w:rsidR="004D5907" w:rsidRDefault="004D5907" w:rsidP="008652DB">
            <w:pPr>
              <w:pStyle w:val="Caption"/>
              <w:keepNext/>
              <w:jc w:val="right"/>
            </w:pPr>
            <w:r>
              <w:t>(</w:t>
            </w:r>
            <w:r>
              <w:fldChar w:fldCharType="begin"/>
            </w:r>
            <w:r>
              <w:instrText xml:space="preserve"> SEQ Equation \* ARABIC </w:instrText>
            </w:r>
            <w:r>
              <w:fldChar w:fldCharType="separate"/>
            </w:r>
            <w:r>
              <w:rPr>
                <w:noProof/>
              </w:rPr>
              <w:t>7</w:t>
            </w:r>
            <w:r>
              <w:fldChar w:fldCharType="end"/>
            </w:r>
            <w:r>
              <w:t>)</w:t>
            </w:r>
          </w:p>
        </w:tc>
      </w:tr>
    </w:tbl>
    <w:p w14:paraId="3649EE37" w14:textId="3FF680AC" w:rsidR="004F43A3" w:rsidRDefault="00781E75" w:rsidP="00943191">
      <w:pPr>
        <w:ind w:firstLine="0"/>
      </w:pPr>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xml:space="preserve">). If </w:t>
      </w:r>
      <w:r w:rsidR="0053175A">
        <w:t xml:space="preserve">dealer 1 </w:t>
      </w:r>
      <w:r w:rsidR="004F43A3">
        <w:t xml:space="preserve">does not have the best price, </w:t>
      </w:r>
      <w:r w:rsidR="0053175A">
        <w:t>s/</w:t>
      </w:r>
      <w:r w:rsidR="004F43A3">
        <w:t>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6DB07E47" w14:textId="77777777" w:rsidTr="008652DB">
        <w:tc>
          <w:tcPr>
            <w:tcW w:w="350" w:type="pct"/>
          </w:tcPr>
          <w:p w14:paraId="5616E132" w14:textId="77777777" w:rsidR="008652DB" w:rsidRDefault="008652DB" w:rsidP="008D1C73">
            <w:pPr>
              <w:ind w:firstLine="0"/>
            </w:pPr>
          </w:p>
        </w:tc>
        <w:tc>
          <w:tcPr>
            <w:tcW w:w="4300" w:type="pct"/>
          </w:tcPr>
          <w:p w14:paraId="46CA2A82" w14:textId="020DBB40" w:rsidR="008652DB"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54CD93EB" w14:textId="475CE1E4"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5</w:t>
            </w:r>
            <w:r>
              <w:fldChar w:fldCharType="end"/>
            </w:r>
            <w:r>
              <w:t>)</w:t>
            </w:r>
          </w:p>
        </w:tc>
      </w:tr>
    </w:tbl>
    <w:p w14:paraId="05CE4AC3" w14:textId="77777777" w:rsidR="008652DB" w:rsidRPr="00461C55" w:rsidRDefault="008652DB"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2942DBA6" w14:textId="77777777" w:rsidTr="008652DB">
        <w:tc>
          <w:tcPr>
            <w:tcW w:w="350" w:type="pct"/>
          </w:tcPr>
          <w:p w14:paraId="4F844119" w14:textId="77777777" w:rsidR="008652DB" w:rsidRDefault="008652DB" w:rsidP="008D1C73">
            <w:pPr>
              <w:ind w:firstLine="0"/>
            </w:pPr>
          </w:p>
        </w:tc>
        <w:tc>
          <w:tcPr>
            <w:tcW w:w="4300" w:type="pct"/>
          </w:tcPr>
          <w:p w14:paraId="1FC24090" w14:textId="32BD3D08"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7A339E0A" w14:textId="453ADCD3"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6</w:t>
            </w:r>
            <w:r>
              <w:fldChar w:fldCharType="end"/>
            </w:r>
            <w:r>
              <w:t>)</w:t>
            </w:r>
          </w:p>
        </w:tc>
      </w:tr>
    </w:tbl>
    <w:p w14:paraId="532954AF" w14:textId="6B8B0679" w:rsidR="004F43A3" w:rsidRPr="00461C55" w:rsidRDefault="004F43A3" w:rsidP="00031822">
      <w:pPr>
        <w:ind w:firstLine="720"/>
        <w:rPr>
          <w:rFonts w:eastAsiaTheme="minorEastAsia"/>
        </w:rPr>
      </w:pPr>
    </w:p>
    <w:p w14:paraId="73A28FEB" w14:textId="73A0A475" w:rsidR="004F43A3" w:rsidRDefault="00781E75" w:rsidP="00943191">
      <w:pPr>
        <w:ind w:firstLine="0"/>
      </w:pPr>
      <w:r>
        <w:lastRenderedPageBreak/>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74A790DB" w14:textId="77777777" w:rsidTr="008652DB">
        <w:tc>
          <w:tcPr>
            <w:tcW w:w="350" w:type="pct"/>
          </w:tcPr>
          <w:p w14:paraId="5258A366" w14:textId="77777777" w:rsidR="008652DB" w:rsidRDefault="008652DB" w:rsidP="008D1C73">
            <w:pPr>
              <w:ind w:firstLine="0"/>
            </w:pPr>
          </w:p>
        </w:tc>
        <w:tc>
          <w:tcPr>
            <w:tcW w:w="4300" w:type="pct"/>
          </w:tcPr>
          <w:p w14:paraId="2D816FB3" w14:textId="4FE7912A"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59A6F23A" w14:textId="7AE0405D"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7</w:t>
            </w:r>
            <w:r>
              <w:fldChar w:fldCharType="end"/>
            </w:r>
            <w:r>
              <w:t>)</w:t>
            </w:r>
          </w:p>
        </w:tc>
      </w:tr>
    </w:tbl>
    <w:p w14:paraId="3E781C1D" w14:textId="4DBFCE42" w:rsidR="004F43A3" w:rsidRPr="00B03657" w:rsidRDefault="004F43A3" w:rsidP="00031822">
      <w:pPr>
        <w:ind w:firstLine="720"/>
        <w:rPr>
          <w:rFonts w:eastAsiaTheme="minorEastAsia"/>
        </w:rPr>
      </w:pPr>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1FE2180B" w14:textId="77777777" w:rsidTr="008652DB">
        <w:tc>
          <w:tcPr>
            <w:tcW w:w="350" w:type="pct"/>
          </w:tcPr>
          <w:p w14:paraId="17C3D1E4" w14:textId="77777777" w:rsidR="008652DB" w:rsidRDefault="008652DB" w:rsidP="008D1C73">
            <w:pPr>
              <w:ind w:firstLine="0"/>
            </w:pPr>
          </w:p>
        </w:tc>
        <w:tc>
          <w:tcPr>
            <w:tcW w:w="4300" w:type="pct"/>
          </w:tcPr>
          <w:p w14:paraId="4E57D186" w14:textId="4DAC3509"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1A0DD647" w14:textId="461BA9EE"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8</w:t>
            </w:r>
            <w:r>
              <w:fldChar w:fldCharType="end"/>
            </w:r>
            <w:r>
              <w:t>)</w:t>
            </w:r>
          </w:p>
        </w:tc>
      </w:tr>
    </w:tbl>
    <w:p w14:paraId="1933AC66" w14:textId="625DA15A" w:rsidR="004F43A3" w:rsidRPr="00B03657" w:rsidRDefault="004F43A3" w:rsidP="00031822">
      <w:pPr>
        <w:ind w:firstLine="720"/>
        <w:rPr>
          <w:rFonts w:eastAsiaTheme="minorEastAsia"/>
        </w:rPr>
      </w:pPr>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65CD6A0"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By increasing his</w:t>
      </w:r>
      <w:r w:rsidR="0053175A">
        <w:rPr>
          <w:rFonts w:eastAsiaTheme="minorEastAsia"/>
        </w:rPr>
        <w:t>/her</w:t>
      </w:r>
      <w:r w:rsidR="004F43A3">
        <w:rPr>
          <w:rFonts w:eastAsiaTheme="minorEastAsia"/>
        </w:rPr>
        <w:t xml:space="preserve"> bid quote, </w:t>
      </w:r>
      <w:r>
        <w:rPr>
          <w:rFonts w:eastAsiaTheme="minorEastAsia"/>
        </w:rPr>
        <w:t xml:space="preserve">a dealer </w:t>
      </w:r>
      <w:r w:rsidR="004F43A3">
        <w:rPr>
          <w:rFonts w:eastAsiaTheme="minorEastAsia"/>
        </w:rPr>
        <w:t>increases his</w:t>
      </w:r>
      <w:r w:rsidR="0053175A">
        <w:rPr>
          <w:rFonts w:eastAsiaTheme="minorEastAsia"/>
        </w:rPr>
        <w:t>/her</w:t>
      </w:r>
      <w:r w:rsidR="004F43A3">
        <w:rPr>
          <w:rFonts w:eastAsiaTheme="minorEastAsia"/>
        </w:rPr>
        <w:t xml:space="preserve"> probability of winning the order </w:t>
      </w:r>
      <w:r w:rsidR="0053175A">
        <w:rPr>
          <w:rFonts w:eastAsiaTheme="minorEastAsia"/>
        </w:rPr>
        <w:t>flow but</w:t>
      </w:r>
      <w:r w:rsidR="004F43A3">
        <w:rPr>
          <w:rFonts w:eastAsiaTheme="minorEastAsia"/>
        </w:rPr>
        <w:t xml:space="preserve"> must balance this against the fact that </w:t>
      </w:r>
      <w:r w:rsidR="0053175A">
        <w:rPr>
          <w:rFonts w:eastAsiaTheme="minorEastAsia"/>
        </w:rPr>
        <w:t>s/</w:t>
      </w:r>
      <w:r w:rsidR="004F43A3">
        <w:rPr>
          <w:rFonts w:eastAsiaTheme="minorEastAsia"/>
        </w:rPr>
        <w:t xml:space="preserve">he pays more for each unit acquired. </w:t>
      </w:r>
      <w:r w:rsidR="0053175A">
        <w:rPr>
          <w:rFonts w:eastAsiaTheme="minorEastAsia"/>
        </w:rPr>
        <w:t>S/</w:t>
      </w:r>
      <w:r w:rsidR="004F43A3">
        <w:rPr>
          <w:rFonts w:eastAsiaTheme="minorEastAsia"/>
        </w:rPr>
        <w:t xml:space="preserve">He would not like to increase </w:t>
      </w:r>
      <w:r w:rsidR="0053175A">
        <w:rPr>
          <w:rFonts w:eastAsiaTheme="minorEastAsia"/>
        </w:rPr>
        <w:t>the</w:t>
      </w:r>
      <w:r w:rsidR="004F43A3">
        <w:rPr>
          <w:rFonts w:eastAsiaTheme="minorEastAsia"/>
        </w:rPr>
        <w:t xml:space="preserve"> quote beyond his</w:t>
      </w:r>
      <w:r w:rsidR="0053175A">
        <w:rPr>
          <w:rFonts w:eastAsiaTheme="minorEastAsia"/>
        </w:rPr>
        <w:t>/her</w:t>
      </w:r>
      <w:r w:rsidR="004F43A3">
        <w:rPr>
          <w:rFonts w:eastAsiaTheme="minorEastAsia"/>
        </w:rPr>
        <w:t xml:space="preserve">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7A4DCFF0" w14:textId="77777777" w:rsidTr="008652DB">
        <w:tc>
          <w:tcPr>
            <w:tcW w:w="350" w:type="pct"/>
          </w:tcPr>
          <w:p w14:paraId="7B9D9B60" w14:textId="77777777" w:rsidR="008652DB" w:rsidRDefault="008652DB" w:rsidP="008D1C73">
            <w:pPr>
              <w:ind w:firstLine="0"/>
            </w:pPr>
          </w:p>
        </w:tc>
        <w:tc>
          <w:tcPr>
            <w:tcW w:w="4300" w:type="pct"/>
          </w:tcPr>
          <w:p w14:paraId="685EB7FF" w14:textId="6C1B9BC8" w:rsidR="008652DB"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14C590B9" w14:textId="2890AE0D"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9</w:t>
            </w:r>
            <w:r>
              <w:fldChar w:fldCharType="end"/>
            </w:r>
            <w:r>
              <w:t>)</w:t>
            </w:r>
          </w:p>
        </w:tc>
      </w:tr>
    </w:tbl>
    <w:p w14:paraId="4C9DAA4E" w14:textId="77777777" w:rsidR="004F43A3" w:rsidRDefault="004F43A3" w:rsidP="0053175A">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56BB284B" w14:textId="77777777" w:rsidTr="008652DB">
        <w:tc>
          <w:tcPr>
            <w:tcW w:w="350" w:type="pct"/>
          </w:tcPr>
          <w:p w14:paraId="4EEC9A56" w14:textId="77777777" w:rsidR="008652DB" w:rsidRDefault="008652DB" w:rsidP="008D1C73">
            <w:pPr>
              <w:ind w:firstLine="0"/>
            </w:pPr>
          </w:p>
        </w:tc>
        <w:tc>
          <w:tcPr>
            <w:tcW w:w="4300" w:type="pct"/>
          </w:tcPr>
          <w:p w14:paraId="65E9A796" w14:textId="11C3CB18" w:rsidR="008652DB"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4FCF173C" w14:textId="5B029142"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10</w:t>
            </w:r>
            <w:r>
              <w:fldChar w:fldCharType="end"/>
            </w:r>
            <w:r>
              <w:t>)</w:t>
            </w:r>
          </w:p>
        </w:tc>
      </w:tr>
    </w:tbl>
    <w:p w14:paraId="7CEE3EB2" w14:textId="00A2C68C" w:rsidR="004F43A3" w:rsidRDefault="00781E75" w:rsidP="0053175A">
      <w:pPr>
        <w:ind w:firstLine="0"/>
      </w:pPr>
      <w:r>
        <w:t>a</w:t>
      </w:r>
      <w:r w:rsidR="004F43A3">
        <w:t xml:space="preserve">nd in general, the optimal bid and ask quotes for dealer </w:t>
      </w:r>
      <m:oMath>
        <m:r>
          <w:rPr>
            <w:rFonts w:ascii="Cambria Math" w:hAnsi="Cambria Math"/>
          </w:rPr>
          <m:t>i</m:t>
        </m:r>
      </m:oMath>
      <w:r w:rsidR="004F43A3">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03223DDB" w14:textId="77777777" w:rsidTr="008652DB">
        <w:tc>
          <w:tcPr>
            <w:tcW w:w="350" w:type="pct"/>
          </w:tcPr>
          <w:p w14:paraId="3C8A7B3D" w14:textId="77777777" w:rsidR="008652DB" w:rsidRDefault="008652DB" w:rsidP="008D1C73">
            <w:pPr>
              <w:ind w:firstLine="0"/>
            </w:pPr>
          </w:p>
        </w:tc>
        <w:tc>
          <w:tcPr>
            <w:tcW w:w="4300" w:type="pct"/>
          </w:tcPr>
          <w:p w14:paraId="27A69DF1" w14:textId="08519D2F" w:rsidR="008652DB"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3E05E4AB" w14:textId="0CDE1492" w:rsidR="008652DB" w:rsidRDefault="008652DB" w:rsidP="008652DB">
            <w:pPr>
              <w:pStyle w:val="Caption"/>
              <w:keepNext/>
              <w:jc w:val="right"/>
            </w:pPr>
            <w:bookmarkStart w:id="9" w:name="_Ref167364187"/>
            <w:r>
              <w:t>(</w:t>
            </w:r>
            <w:r>
              <w:fldChar w:fldCharType="begin"/>
            </w:r>
            <w:r>
              <w:instrText xml:space="preserve"> SEQ Equation \* ARABIC </w:instrText>
            </w:r>
            <w:r>
              <w:fldChar w:fldCharType="separate"/>
            </w:r>
            <w:r w:rsidR="00943191">
              <w:rPr>
                <w:noProof/>
              </w:rPr>
              <w:t>11</w:t>
            </w:r>
            <w:r>
              <w:fldChar w:fldCharType="end"/>
            </w:r>
            <w:r>
              <w:t>)</w:t>
            </w:r>
            <w:bookmarkEnd w:id="9"/>
          </w:p>
        </w:tc>
      </w:tr>
    </w:tbl>
    <w:p w14:paraId="5AE82FF1" w14:textId="2AAC04E6" w:rsidR="004F43A3" w:rsidRPr="0082707C" w:rsidRDefault="004F43A3" w:rsidP="0053175A">
      <w:pPr>
        <w:ind w:firstLine="0"/>
        <w:rPr>
          <w:rFonts w:eastAsiaTheme="minorEastAsia"/>
        </w:rPr>
      </w:pPr>
    </w:p>
    <w:p w14:paraId="1884255E" w14:textId="77777777" w:rsidR="004F43A3" w:rsidRDefault="004F43A3" w:rsidP="00031822">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AEBEAE2" w14:textId="77777777" w:rsidTr="008652DB">
        <w:tc>
          <w:tcPr>
            <w:tcW w:w="350" w:type="pct"/>
          </w:tcPr>
          <w:p w14:paraId="6644FFC7" w14:textId="77777777" w:rsidR="00AF65E9" w:rsidRDefault="00AF65E9" w:rsidP="008D1C73">
            <w:pPr>
              <w:ind w:firstLine="0"/>
            </w:pPr>
          </w:p>
        </w:tc>
        <w:tc>
          <w:tcPr>
            <w:tcW w:w="4300" w:type="pct"/>
          </w:tcPr>
          <w:p w14:paraId="0015532F" w14:textId="296D3443" w:rsidR="00AF65E9" w:rsidRPr="008652DB" w:rsidRDefault="00AF65E9" w:rsidP="008D1C73">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4D24E181" w14:textId="3A5A492A"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3</w:t>
            </w:r>
            <w:r>
              <w:fldChar w:fldCharType="end"/>
            </w:r>
            <w:r>
              <w:t>)</w:t>
            </w:r>
          </w:p>
        </w:tc>
      </w:tr>
    </w:tbl>
    <w:p w14:paraId="58CD7207" w14:textId="0A6FFFFB" w:rsidR="004F43A3" w:rsidRDefault="00943191" w:rsidP="0053175A">
      <w:pPr>
        <w:pStyle w:val="Heading4"/>
      </w:pPr>
      <w:r>
        <w:t>note</w:t>
      </w:r>
      <w:r w:rsidR="004F43A3">
        <w:t xml:space="preserve">: Under competition with many dealers, the second term on the RHS of the </w:t>
      </w:r>
      <w:r w:rsidR="0053175A">
        <w:fldChar w:fldCharType="begin"/>
      </w:r>
      <w:r w:rsidR="0053175A">
        <w:instrText xml:space="preserve"> REF _Ref167364187 \h </w:instrText>
      </w:r>
      <w:r w:rsidR="0053175A">
        <w:fldChar w:fldCharType="separate"/>
      </w:r>
      <w:r w:rsidR="0053175A">
        <w:t>(</w:t>
      </w:r>
      <w:r w:rsidR="0053175A">
        <w:rPr>
          <w:noProof/>
        </w:rPr>
        <w:t>11</w:t>
      </w:r>
      <w:r w:rsidR="0053175A">
        <w:t>)</w:t>
      </w:r>
      <w:r w:rsidR="0053175A">
        <w:fldChar w:fldCharType="end"/>
      </w:r>
      <w:r w:rsidR="0053175A">
        <w:t xml:space="preserve"> </w:t>
      </w:r>
      <w:r w:rsidR="004F43A3">
        <w:t xml:space="preserve">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FD368E">
        <w:t xml:space="preserve"> </w:t>
      </w:r>
      <w:r w:rsidR="004F43A3">
        <w:t xml:space="preserve">approaches </w:t>
      </w:r>
      <m:oMath>
        <m:r>
          <w:rPr>
            <w:rFonts w:ascii="Cambria Math" w:hAnsi="Cambria Math"/>
          </w:rPr>
          <m:t>0</m:t>
        </m:r>
      </m:oMath>
      <w:r w:rsidR="004F43A3">
        <w:t xml:space="preserve"> as </w:t>
      </w:r>
      <m:oMath>
        <m:r>
          <w:rPr>
            <w:rFonts w:ascii="Cambria Math" w:hAnsi="Cambria Math"/>
          </w:rPr>
          <m:t>N→∞</m:t>
        </m:r>
      </m:oMath>
      <w:r w:rsidR="004F43A3">
        <w:t>, and the bid ask quotes become the reservation quotes.</w:t>
      </w:r>
    </w:p>
    <w:p w14:paraId="1F7A40FA" w14:textId="77777777" w:rsidR="006C36D2" w:rsidRPr="006C36D2" w:rsidRDefault="006C36D2" w:rsidP="006C36D2"/>
    <w:p w14:paraId="5C9C588C" w14:textId="560C2E15" w:rsidR="004F43A3" w:rsidRPr="00143C59" w:rsidRDefault="00E7111E" w:rsidP="00031822">
      <w:pPr>
        <w:pStyle w:val="Heading3"/>
      </w:pPr>
      <w:r>
        <w:lastRenderedPageBreak/>
        <w:t>Liquidity 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62FEF81" w14:textId="77777777" w:rsidTr="008652DB">
        <w:tc>
          <w:tcPr>
            <w:tcW w:w="350" w:type="pct"/>
          </w:tcPr>
          <w:p w14:paraId="078622FF" w14:textId="77777777" w:rsidR="00AF65E9" w:rsidRDefault="00AF65E9" w:rsidP="008D1C73">
            <w:pPr>
              <w:ind w:firstLine="0"/>
            </w:pPr>
          </w:p>
        </w:tc>
        <w:tc>
          <w:tcPr>
            <w:tcW w:w="4300" w:type="pct"/>
          </w:tcPr>
          <w:p w14:paraId="3FF93E0B" w14:textId="301B8785" w:rsidR="00AF65E9" w:rsidRPr="008652DB" w:rsidRDefault="00000000" w:rsidP="008D1C73">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7CE08AE" w14:textId="70118B7C"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4</w:t>
            </w:r>
            <w:r>
              <w:fldChar w:fldCharType="end"/>
            </w:r>
            <w:r>
              <w:t>)</w:t>
            </w:r>
          </w:p>
        </w:tc>
      </w:tr>
    </w:tbl>
    <w:p w14:paraId="4D170776" w14:textId="77777777" w:rsidR="00AF65E9" w:rsidRPr="005003F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15CD416" w14:textId="77777777" w:rsidTr="008652DB">
        <w:tc>
          <w:tcPr>
            <w:tcW w:w="350" w:type="pct"/>
          </w:tcPr>
          <w:p w14:paraId="12FEAFB9" w14:textId="77777777" w:rsidR="00AF65E9" w:rsidRDefault="00AF65E9" w:rsidP="008D1C73">
            <w:pPr>
              <w:ind w:firstLine="0"/>
            </w:pPr>
          </w:p>
        </w:tc>
        <w:tc>
          <w:tcPr>
            <w:tcW w:w="4300" w:type="pct"/>
          </w:tcPr>
          <w:p w14:paraId="4FA7F797" w14:textId="2B2AC4D9" w:rsidR="00AF65E9" w:rsidRPr="008652DB" w:rsidRDefault="00000000" w:rsidP="008D1C73">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79D23C36" w14:textId="0D25818E"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5</w:t>
            </w:r>
            <w:r>
              <w:fldChar w:fldCharType="end"/>
            </w:r>
            <w:r>
              <w:t>)</w:t>
            </w:r>
          </w:p>
        </w:tc>
      </w:tr>
    </w:tbl>
    <w:p w14:paraId="20FFDE45" w14:textId="77777777" w:rsidR="00AF65E9" w:rsidRPr="005003F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33709B42" w14:textId="77777777" w:rsidTr="008652DB">
        <w:tc>
          <w:tcPr>
            <w:tcW w:w="350" w:type="pct"/>
          </w:tcPr>
          <w:p w14:paraId="7673BF29" w14:textId="77777777" w:rsidR="00AF65E9" w:rsidRDefault="00AF65E9" w:rsidP="008D1C73">
            <w:pPr>
              <w:ind w:firstLine="0"/>
            </w:pPr>
          </w:p>
        </w:tc>
        <w:tc>
          <w:tcPr>
            <w:tcW w:w="4300" w:type="pct"/>
          </w:tcPr>
          <w:p w14:paraId="51796F98" w14:textId="7C38037F" w:rsidR="00AF65E9"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3ABB030B" w14:textId="6C61EA2D"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6</w:t>
            </w:r>
            <w:r>
              <w:fldChar w:fldCharType="end"/>
            </w:r>
            <w:r>
              <w:t>)</w:t>
            </w:r>
          </w:p>
        </w:tc>
      </w:tr>
    </w:tbl>
    <w:p w14:paraId="4B0119E7" w14:textId="52ADF3ED" w:rsidR="004F43A3" w:rsidRPr="005003FC" w:rsidRDefault="004F43A3"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2735F7DF" w14:textId="77777777" w:rsidTr="008652DB">
        <w:tc>
          <w:tcPr>
            <w:tcW w:w="350" w:type="pct"/>
          </w:tcPr>
          <w:p w14:paraId="5A35A84A" w14:textId="77777777" w:rsidR="00AF65E9" w:rsidRDefault="00AF65E9" w:rsidP="008D1C73">
            <w:pPr>
              <w:ind w:firstLine="0"/>
            </w:pPr>
          </w:p>
        </w:tc>
        <w:tc>
          <w:tcPr>
            <w:tcW w:w="4300" w:type="pct"/>
          </w:tcPr>
          <w:p w14:paraId="57860A07" w14:textId="22CE6FE8" w:rsidR="00AF65E9"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C3BA501" w14:textId="45F7D44D"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7</w:t>
            </w:r>
            <w:r>
              <w:fldChar w:fldCharType="end"/>
            </w:r>
            <w:r>
              <w:t>)</w:t>
            </w:r>
          </w:p>
        </w:tc>
      </w:tr>
    </w:tbl>
    <w:p w14:paraId="1C0DD874" w14:textId="77777777" w:rsidR="00AF65E9" w:rsidRPr="0082707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AC6C86E" w14:textId="77777777" w:rsidTr="008652DB">
        <w:tc>
          <w:tcPr>
            <w:tcW w:w="350" w:type="pct"/>
          </w:tcPr>
          <w:p w14:paraId="4F647BCF" w14:textId="77777777" w:rsidR="00AF65E9" w:rsidRDefault="00AF65E9" w:rsidP="008D1C73">
            <w:pPr>
              <w:ind w:firstLine="0"/>
            </w:pPr>
          </w:p>
        </w:tc>
        <w:tc>
          <w:tcPr>
            <w:tcW w:w="4300" w:type="pct"/>
          </w:tcPr>
          <w:p w14:paraId="5CEEA6EA" w14:textId="38CF4327" w:rsidR="00AF65E9"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A863C5E" w14:textId="7F2EBE96"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8</w:t>
            </w:r>
            <w:r>
              <w:fldChar w:fldCharType="end"/>
            </w:r>
            <w:r>
              <w:t>)</w:t>
            </w:r>
          </w:p>
        </w:tc>
      </w:tr>
    </w:tbl>
    <w:p w14:paraId="2B9CFCD9" w14:textId="77777777" w:rsidR="004F43A3" w:rsidRDefault="004F43A3" w:rsidP="00AB12F9">
      <w:pPr>
        <w:pStyle w:val="Heading2"/>
      </w:pPr>
      <w:r>
        <w:t>Models of Price Volatility</w:t>
      </w:r>
    </w:p>
    <w:p w14:paraId="602ABF15" w14:textId="50DE1415" w:rsidR="004F43A3" w:rsidRPr="00CD17A1" w:rsidRDefault="000F3327" w:rsidP="00031822">
      <w:pPr>
        <w:pStyle w:val="Heading3"/>
      </w:pPr>
      <w:r>
        <w:t>Volatility</w:t>
      </w:r>
      <w:r w:rsidR="004F43A3" w:rsidRPr="00CD17A1">
        <w:t xml:space="preserve">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C94A21B" w14:textId="77777777" w:rsidTr="008652DB">
        <w:tc>
          <w:tcPr>
            <w:tcW w:w="350" w:type="pct"/>
          </w:tcPr>
          <w:p w14:paraId="6CFA131A" w14:textId="77777777" w:rsidR="00F165F2" w:rsidRDefault="00F165F2" w:rsidP="008D1C73">
            <w:pPr>
              <w:ind w:firstLine="0"/>
            </w:pPr>
          </w:p>
        </w:tc>
        <w:tc>
          <w:tcPr>
            <w:tcW w:w="4300" w:type="pct"/>
          </w:tcPr>
          <w:p w14:paraId="50BBC933" w14:textId="5FAFF9D3" w:rsidR="00F165F2" w:rsidRPr="008652DB" w:rsidRDefault="00F165F2" w:rsidP="008D1C73">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4F229400" w14:textId="1A6A021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19</w:t>
            </w:r>
            <w:r>
              <w:fldChar w:fldCharType="end"/>
            </w:r>
            <w:r>
              <w:t>)</w:t>
            </w:r>
          </w:p>
        </w:tc>
      </w:tr>
    </w:tbl>
    <w:p w14:paraId="3A8DCCE4" w14:textId="77777777" w:rsidR="00F165F2" w:rsidRDefault="00F165F2" w:rsidP="00031822"/>
    <w:p w14:paraId="64E1FEA8" w14:textId="69DC113A" w:rsidR="004F43A3" w:rsidRDefault="004F43A3" w:rsidP="00031822">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594ECAE5" w14:textId="77777777" w:rsidTr="008652DB">
        <w:tc>
          <w:tcPr>
            <w:tcW w:w="350" w:type="pct"/>
          </w:tcPr>
          <w:p w14:paraId="40328E81" w14:textId="77777777" w:rsidR="00F165F2" w:rsidRDefault="00F165F2" w:rsidP="008D1C73">
            <w:pPr>
              <w:ind w:firstLine="0"/>
            </w:pPr>
          </w:p>
        </w:tc>
        <w:tc>
          <w:tcPr>
            <w:tcW w:w="4300" w:type="pct"/>
          </w:tcPr>
          <w:p w14:paraId="6E91CF31" w14:textId="1A76BBE3" w:rsidR="00F165F2" w:rsidRPr="008652DB" w:rsidRDefault="00000000" w:rsidP="008D1C73">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6AC66CF4" w14:textId="6EACF1DF"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0</w:t>
            </w:r>
            <w:r>
              <w:fldChar w:fldCharType="end"/>
            </w:r>
            <w:r>
              <w:t>)</w:t>
            </w:r>
          </w:p>
        </w:tc>
      </w:tr>
    </w:tbl>
    <w:p w14:paraId="35420124" w14:textId="77777777" w:rsidR="00F165F2" w:rsidRDefault="00F165F2" w:rsidP="00031822"/>
    <w:p w14:paraId="4CF356C3" w14:textId="4F93AD32" w:rsidR="004F43A3" w:rsidRDefault="00943191" w:rsidP="00943191">
      <w:pPr>
        <w:ind w:firstLine="0"/>
      </w:pPr>
      <w:r>
        <w:t>w</w:t>
      </w:r>
      <w:r w:rsidR="004F43A3">
        <w:t xml:space="preserve">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1D183737" w14:textId="77777777" w:rsidTr="008652DB">
        <w:tc>
          <w:tcPr>
            <w:tcW w:w="350" w:type="pct"/>
          </w:tcPr>
          <w:p w14:paraId="393446FA" w14:textId="77777777" w:rsidR="00F165F2" w:rsidRDefault="00F165F2" w:rsidP="008D1C73">
            <w:pPr>
              <w:ind w:firstLine="0"/>
            </w:pPr>
          </w:p>
        </w:tc>
        <w:tc>
          <w:tcPr>
            <w:tcW w:w="4300" w:type="pct"/>
          </w:tcPr>
          <w:p w14:paraId="2593B4C6" w14:textId="320BBE45" w:rsidR="00F165F2" w:rsidRPr="008652DB" w:rsidRDefault="00F165F2" w:rsidP="008D1C73">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2E8AC79A" w14:textId="5C98E360"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1</w:t>
            </w:r>
            <w:r>
              <w:fldChar w:fldCharType="end"/>
            </w:r>
            <w:r>
              <w:t>)</w:t>
            </w:r>
          </w:p>
        </w:tc>
      </w:tr>
    </w:tbl>
    <w:p w14:paraId="724C2487" w14:textId="00F10408" w:rsidR="004F43A3" w:rsidRPr="00967EAF" w:rsidRDefault="004F43A3" w:rsidP="00031822">
      <w:pPr>
        <w:ind w:firstLine="720"/>
        <w:rPr>
          <w:rFonts w:eastAsiaTheme="minorEastAsia"/>
        </w:rPr>
      </w:pPr>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1F41CC0E" w14:textId="77777777" w:rsidTr="008652DB">
        <w:tc>
          <w:tcPr>
            <w:tcW w:w="350" w:type="pct"/>
          </w:tcPr>
          <w:p w14:paraId="32677EFC" w14:textId="77777777" w:rsidR="00F165F2" w:rsidRDefault="00F165F2" w:rsidP="008D1C73">
            <w:pPr>
              <w:ind w:firstLine="0"/>
            </w:pPr>
          </w:p>
        </w:tc>
        <w:tc>
          <w:tcPr>
            <w:tcW w:w="4300" w:type="pct"/>
          </w:tcPr>
          <w:p w14:paraId="477F5A2B" w14:textId="54B66556" w:rsidR="00F165F2" w:rsidRPr="008652DB" w:rsidRDefault="00F165F2" w:rsidP="008D1C73">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7BB30E8A" w14:textId="552A0748"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2</w:t>
            </w:r>
            <w:r>
              <w:fldChar w:fldCharType="end"/>
            </w:r>
            <w:r>
              <w:t>)</w:t>
            </w:r>
          </w:p>
        </w:tc>
      </w:tr>
    </w:tbl>
    <w:p w14:paraId="7A5A632D" w14:textId="528AD057" w:rsidR="004F43A3" w:rsidRPr="00333C73" w:rsidRDefault="004F43A3" w:rsidP="00031822">
      <w:pPr>
        <w:ind w:firstLine="720"/>
        <w:rPr>
          <w:rFonts w:eastAsiaTheme="minorEastAsia"/>
        </w:rPr>
      </w:pPr>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31A776F" w14:textId="77777777" w:rsidTr="008652DB">
        <w:tc>
          <w:tcPr>
            <w:tcW w:w="350" w:type="pct"/>
          </w:tcPr>
          <w:p w14:paraId="05B48C2E" w14:textId="77777777" w:rsidR="00F165F2" w:rsidRDefault="00F165F2" w:rsidP="008D1C73">
            <w:pPr>
              <w:ind w:firstLine="0"/>
            </w:pPr>
          </w:p>
        </w:tc>
        <w:tc>
          <w:tcPr>
            <w:tcW w:w="4300" w:type="pct"/>
          </w:tcPr>
          <w:p w14:paraId="7A726B7E" w14:textId="2A64198F" w:rsidR="00F165F2" w:rsidRPr="008652DB" w:rsidRDefault="00F165F2" w:rsidP="008D1C73">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1292C19E" w14:textId="73DCF953"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3</w:t>
            </w:r>
            <w:r>
              <w:fldChar w:fldCharType="end"/>
            </w:r>
            <w:r>
              <w:t>)</w:t>
            </w:r>
          </w:p>
        </w:tc>
      </w:tr>
    </w:tbl>
    <w:p w14:paraId="00E253C6"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D44945C" w14:textId="77777777" w:rsidTr="008652DB">
        <w:tc>
          <w:tcPr>
            <w:tcW w:w="350" w:type="pct"/>
          </w:tcPr>
          <w:p w14:paraId="2232A31D" w14:textId="77777777" w:rsidR="00F165F2" w:rsidRDefault="00F165F2" w:rsidP="008D1C73">
            <w:pPr>
              <w:ind w:firstLine="0"/>
            </w:pPr>
          </w:p>
        </w:tc>
        <w:tc>
          <w:tcPr>
            <w:tcW w:w="4300" w:type="pct"/>
          </w:tcPr>
          <w:p w14:paraId="0BA856CC" w14:textId="29E17663" w:rsidR="00F165F2" w:rsidRPr="008652DB" w:rsidRDefault="00F165F2" w:rsidP="008D1C73">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5416799E" w14:textId="25272037"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4</w:t>
            </w:r>
            <w:r>
              <w:fldChar w:fldCharType="end"/>
            </w:r>
            <w:r>
              <w:t>)</w:t>
            </w:r>
          </w:p>
        </w:tc>
      </w:tr>
    </w:tbl>
    <w:p w14:paraId="76AB3C3B"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1134EF1" w14:textId="77777777" w:rsidTr="008652DB">
        <w:tc>
          <w:tcPr>
            <w:tcW w:w="350" w:type="pct"/>
          </w:tcPr>
          <w:p w14:paraId="523F3759" w14:textId="77777777" w:rsidR="00F165F2" w:rsidRDefault="00F165F2" w:rsidP="008D1C73">
            <w:pPr>
              <w:ind w:firstLine="0"/>
            </w:pPr>
          </w:p>
        </w:tc>
        <w:tc>
          <w:tcPr>
            <w:tcW w:w="4300" w:type="pct"/>
          </w:tcPr>
          <w:p w14:paraId="5E3B3CA1" w14:textId="050869E4" w:rsidR="00F165F2" w:rsidRPr="008652DB" w:rsidRDefault="00F165F2" w:rsidP="008D1C73">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2191CA87" w14:textId="3884611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5</w:t>
            </w:r>
            <w:r>
              <w:fldChar w:fldCharType="end"/>
            </w:r>
            <w:r>
              <w:t>)</w:t>
            </w:r>
          </w:p>
        </w:tc>
      </w:tr>
    </w:tbl>
    <w:p w14:paraId="1D3696AD"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EC7D3B3" w14:textId="77777777" w:rsidTr="008652DB">
        <w:tc>
          <w:tcPr>
            <w:tcW w:w="350" w:type="pct"/>
          </w:tcPr>
          <w:p w14:paraId="71DBB16C" w14:textId="77777777" w:rsidR="00F165F2" w:rsidRDefault="00F165F2" w:rsidP="008D1C73">
            <w:pPr>
              <w:ind w:firstLine="0"/>
            </w:pPr>
          </w:p>
        </w:tc>
        <w:tc>
          <w:tcPr>
            <w:tcW w:w="4300" w:type="pct"/>
          </w:tcPr>
          <w:p w14:paraId="1432814F" w14:textId="0A21D9DE" w:rsidR="00F165F2" w:rsidRPr="008652DB" w:rsidRDefault="00F165F2" w:rsidP="008D1C73">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70977DF3" w14:textId="276A0BEB"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6</w:t>
            </w:r>
            <w:r>
              <w:fldChar w:fldCharType="end"/>
            </w:r>
            <w:r>
              <w:t>)</w:t>
            </w:r>
          </w:p>
        </w:tc>
      </w:tr>
    </w:tbl>
    <w:p w14:paraId="69A41242" w14:textId="276892FD" w:rsidR="004F43A3" w:rsidRPr="00E45497" w:rsidRDefault="004F43A3" w:rsidP="00031822">
      <w:pPr>
        <w:ind w:firstLine="720"/>
        <w:rPr>
          <w:rFonts w:eastAsiaTheme="minorEastAsia"/>
        </w:rPr>
      </w:pPr>
    </w:p>
    <w:p w14:paraId="7382DA70" w14:textId="0EEFB9B7" w:rsidR="004F43A3" w:rsidRDefault="00943191" w:rsidP="00943191">
      <w:pPr>
        <w:ind w:firstLine="0"/>
      </w:pPr>
      <w:r>
        <w:lastRenderedPageBreak/>
        <w:t>w</w:t>
      </w:r>
      <w:r w:rsidR="004F43A3">
        <w:t xml:space="preserve">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rsidR="004F43A3">
        <w:t xml:space="preserve"> on the 3</w:t>
      </w:r>
      <w:r w:rsidR="004F43A3" w:rsidRPr="00E45497">
        <w:rPr>
          <w:vertAlign w:val="superscript"/>
        </w:rPr>
        <w:t>rd</w:t>
      </w:r>
      <w:r w:rsidR="004F43A3">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rsidR="004F43A3">
        <w:t>.</w:t>
      </w:r>
    </w:p>
    <w:p w14:paraId="2B165F32" w14:textId="4482FFFF" w:rsidR="00012529" w:rsidRDefault="00A96B98" w:rsidP="009C0453">
      <w:pPr>
        <w:pStyle w:val="Heading1"/>
        <w:numPr>
          <w:ilvl w:val="0"/>
          <w:numId w:val="33"/>
        </w:numPr>
      </w:pPr>
      <w:bookmarkStart w:id="10" w:name="_Ref157719088"/>
      <w:r>
        <w:t>Identification Strategy</w:t>
      </w:r>
      <w:bookmarkEnd w:id="10"/>
    </w:p>
    <w:p w14:paraId="0FBD61B0" w14:textId="129E3EB6" w:rsidR="00CD17A1" w:rsidRPr="00CD17A1" w:rsidRDefault="00CD17A1" w:rsidP="00AB12F9">
      <w:pPr>
        <w:pStyle w:val="Heading2"/>
      </w:pPr>
      <w:r>
        <w:t>Pricing</w:t>
      </w:r>
    </w:p>
    <w:p w14:paraId="23FD4740" w14:textId="0C67BC57"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43191">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w:t>
      </w:r>
      <w:proofErr w:type="spellStart"/>
      <w:r>
        <w:t>DiD</w:t>
      </w:r>
      <w:proofErr w:type="spellEnd"/>
      <w:r>
        <w:t xml:space="preserve">)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w:t>
      </w:r>
      <w:proofErr w:type="spellStart"/>
      <w:r>
        <w:t>DiD</w:t>
      </w:r>
      <w:proofErr w:type="spellEnd"/>
      <w:r>
        <w:t xml:space="preserve">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531BB4E0" w14:textId="77777777" w:rsidTr="008652DB">
        <w:tc>
          <w:tcPr>
            <w:tcW w:w="350" w:type="pct"/>
          </w:tcPr>
          <w:p w14:paraId="51C49E22" w14:textId="77777777" w:rsidR="00F165F2" w:rsidRDefault="00F165F2" w:rsidP="008D1C73">
            <w:pPr>
              <w:ind w:firstLine="0"/>
            </w:pPr>
          </w:p>
        </w:tc>
        <w:tc>
          <w:tcPr>
            <w:tcW w:w="4300" w:type="pct"/>
          </w:tcPr>
          <w:p w14:paraId="7EF35258" w14:textId="015EAE09" w:rsidR="00F165F2" w:rsidRPr="008652DB" w:rsidRDefault="00000000" w:rsidP="008D1C73">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57AAEB8F" w14:textId="533DE25B"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7</w:t>
            </w:r>
            <w:r>
              <w:fldChar w:fldCharType="end"/>
            </w:r>
            <w:r>
              <w:t>)</w:t>
            </w:r>
          </w:p>
        </w:tc>
      </w:tr>
    </w:tbl>
    <w:p w14:paraId="2A1970F5" w14:textId="6604DB1C" w:rsidR="00EF140B" w:rsidRPr="00625ECF" w:rsidRDefault="00EF140B" w:rsidP="00031822">
      <w:pPr>
        <w:rPr>
          <w:vertAlign w:val="subscript"/>
        </w:rPr>
      </w:pPr>
    </w:p>
    <w:p w14:paraId="3AADCD5E" w14:textId="2A31CC6B" w:rsidR="00EF140B" w:rsidRDefault="00943191" w:rsidP="00943191">
      <w:pPr>
        <w:ind w:firstLine="0"/>
      </w:pPr>
      <w:r>
        <w:t>w</w:t>
      </w:r>
      <w:r w:rsidR="00EF140B">
        <w:t xml:space="preserve">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EF140B">
        <w:t xml:space="preserve"> is the swap premium for swap </w:t>
      </w:r>
      <m:oMath>
        <m:r>
          <w:rPr>
            <w:rFonts w:ascii="Cambria Math" w:hAnsi="Cambria Math"/>
          </w:rPr>
          <m:t>i</m:t>
        </m:r>
      </m:oMath>
      <w:r w:rsidR="00EF140B">
        <w:t xml:space="preserve"> at time </w:t>
      </w:r>
      <m:oMath>
        <m:r>
          <w:rPr>
            <w:rFonts w:ascii="Cambria Math" w:hAnsi="Cambria Math"/>
          </w:rPr>
          <m:t>t</m:t>
        </m:r>
      </m:oMath>
      <w:r w:rsidR="00EF140B">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rsidR="00EF140B">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rsidR="00EF140B">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EF140B">
        <w:t xml:space="preserve"> is a vector of control variables. The coefficient of interest is δ, which captures the causal effect of the central clearing mandate on swap premiums.</w:t>
      </w:r>
    </w:p>
    <w:p w14:paraId="48A28C1E" w14:textId="45575869" w:rsidR="00EF140B" w:rsidRDefault="00EF140B" w:rsidP="00031822">
      <w:r>
        <w:lastRenderedPageBreak/>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w:t>
      </w:r>
      <w:proofErr w:type="spellStart"/>
      <w:r w:rsidR="004A2BFC">
        <w:t>DiD</w:t>
      </w:r>
      <w:proofErr w:type="spellEnd"/>
      <w:r w:rsidR="0032163A">
        <w:t xml:space="preserve"> (described in the results section)</w:t>
      </w:r>
      <w:r>
        <w:t>.</w:t>
      </w:r>
    </w:p>
    <w:p w14:paraId="034557F9" w14:textId="0BE8A907"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943191">
        <w:t xml:space="preserve">Figure </w:t>
      </w:r>
      <w:r w:rsidR="00943191">
        <w:rPr>
          <w:noProof/>
        </w:rPr>
        <w:t>4</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2085BC89" w14:textId="77777777" w:rsidR="00802DBB" w:rsidRDefault="0082521E" w:rsidP="005B2B99">
      <w:r>
        <w:t xml:space="preserve">Liquidity is a broad concept defined as how easily one can convert financial assets to cash with minimal impact to prices. Several measures try to capture this notion: </w:t>
      </w:r>
      <w:r w:rsidRPr="00802DBB">
        <w:rPr>
          <w:i/>
          <w:iCs/>
        </w:rPr>
        <w:t>bid-ask spread</w:t>
      </w:r>
      <w:r w:rsidR="00802DBB" w:rsidRPr="00802DBB">
        <w:rPr>
          <w:i/>
          <w:iCs/>
        </w:rPr>
        <w:t>s</w:t>
      </w:r>
      <w:r>
        <w:t xml:space="preserve"> measure the cost of trading (small quantities) of </w:t>
      </w:r>
      <w:r w:rsidR="00802DBB">
        <w:t>an</w:t>
      </w:r>
      <w:r>
        <w:t xml:space="preserve"> asset </w:t>
      </w:r>
      <w:r w:rsidR="00A626E0">
        <w:t xml:space="preserve">at the best quoted sell and buy prices; </w:t>
      </w:r>
      <w:r w:rsidR="00802DBB" w:rsidRPr="00802DBB">
        <w:rPr>
          <w:i/>
          <w:iCs/>
        </w:rPr>
        <w:t>market depth</w:t>
      </w:r>
      <w:r w:rsidR="00802DBB">
        <w:t xml:space="preserve"> measures how much of an asset is available to trade at given price points; </w:t>
      </w:r>
      <w:r w:rsidR="00802DBB" w:rsidRPr="00802DBB">
        <w:rPr>
          <w:i/>
          <w:iCs/>
        </w:rPr>
        <w:t>price impact</w:t>
      </w:r>
      <w:r w:rsidR="00802DBB">
        <w:t xml:space="preserve"> measures how much prices react to buying and selling. </w:t>
      </w:r>
      <w:r w:rsidR="00A6337A">
        <w:t xml:space="preserve">As in the case of pricing (premium), I employ a difference-in-differences strategy to identify the impact of the central clearing mandate on liquidity, with </w:t>
      </w:r>
      <w:r w:rsidR="00802DBB">
        <w:t>CAD</w:t>
      </w:r>
      <w:r w:rsidR="00A6337A">
        <w:t xml:space="preserve"> denominated contracts serving as the control group and </w:t>
      </w:r>
      <w:r w:rsidR="00802DBB">
        <w:t xml:space="preserve">USD </w:t>
      </w:r>
      <w:r w:rsidR="00A6337A">
        <w:t xml:space="preserve">denominated contracts serving as the treatment group. </w:t>
      </w:r>
      <w:r w:rsidR="00802DBB">
        <w:t>I use several measures of liquidity to capture the different notions of liquidity.</w:t>
      </w:r>
    </w:p>
    <w:p w14:paraId="1A3EAAFC" w14:textId="5C953D6A" w:rsidR="005B2B99" w:rsidRDefault="00A6337A" w:rsidP="005B2B99">
      <w:r>
        <w:t xml:space="preserve">As discussed in section </w:t>
      </w:r>
      <w:r>
        <w:fldChar w:fldCharType="begin"/>
      </w:r>
      <w:r>
        <w:instrText xml:space="preserve"> REF _Ref157719057 \r \h </w:instrText>
      </w:r>
      <w:r>
        <w:fldChar w:fldCharType="separate"/>
      </w:r>
      <w:r w:rsidR="00943191">
        <w:t>3</w:t>
      </w:r>
      <w:r>
        <w:fldChar w:fldCharType="end"/>
      </w:r>
      <w:r>
        <w:t xml:space="preserve">, </w:t>
      </w:r>
      <w:r w:rsidR="00802DBB">
        <w:t>risk-averse dealers adjust their bid-ask spreads in the face of market orders from liquidity traders</w:t>
      </w:r>
      <w:r>
        <w:t xml:space="preserve">. </w:t>
      </w:r>
      <w:r w:rsidR="0075318B">
        <w:t>To</w:t>
      </w:r>
      <w:r>
        <w:t xml:space="preserve"> be able to compare spreads for contracts with different prices, I calculate a relative bid-ask spread based on the contracts mid-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E8A4F71" w14:textId="77777777" w:rsidTr="008652DB">
        <w:tc>
          <w:tcPr>
            <w:tcW w:w="350" w:type="pct"/>
          </w:tcPr>
          <w:p w14:paraId="66ED72B6" w14:textId="77777777" w:rsidR="00F165F2" w:rsidRDefault="00F165F2" w:rsidP="008D1C73">
            <w:pPr>
              <w:ind w:firstLine="0"/>
            </w:pPr>
          </w:p>
        </w:tc>
        <w:tc>
          <w:tcPr>
            <w:tcW w:w="4300" w:type="pct"/>
          </w:tcPr>
          <w:p w14:paraId="3E56A53B" w14:textId="03763F16" w:rsidR="00F165F2" w:rsidRPr="008652DB" w:rsidRDefault="00F165F2" w:rsidP="008D1C73">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1D0D9E9B" w14:textId="4424B821"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8</w:t>
            </w:r>
            <w:r>
              <w:fldChar w:fldCharType="end"/>
            </w:r>
            <w:r>
              <w:t>)</w:t>
            </w:r>
          </w:p>
        </w:tc>
      </w:tr>
    </w:tbl>
    <w:p w14:paraId="20F1D1F4" w14:textId="3D6086E1" w:rsidR="00A6337A" w:rsidRPr="00A6337A" w:rsidRDefault="00A6337A" w:rsidP="00A6337A"/>
    <w:p w14:paraId="094515D4" w14:textId="5599ECCA" w:rsidR="00A6337A" w:rsidRDefault="00943191" w:rsidP="00943191">
      <w:pPr>
        <w:ind w:firstLine="0"/>
      </w:pPr>
      <w:r>
        <w:t>w</w:t>
      </w:r>
      <w:r w:rsidR="00A6337A">
        <w:t xml:space="preserve">here the numerator </w:t>
      </w:r>
      <m:oMath>
        <m:r>
          <w:rPr>
            <w:rFonts w:ascii="Cambria Math" w:hAnsi="Cambria Math"/>
          </w:rPr>
          <m:t>(bid-ask)</m:t>
        </m:r>
      </m:oMath>
      <w:r w:rsidR="00A6337A">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rsidR="00A6337A">
        <w:t xml:space="preserve"> is the mid-price.</w:t>
      </w:r>
      <w:r w:rsidR="00F558CC">
        <w:t xml:space="preserve"> </w:t>
      </w:r>
      <w:r w:rsidR="00A6337A">
        <w:t xml:space="preserve">I collect end-of day bid and ask data from the Bloomberg terminal for US-dollar and Canadian-dollar denominated </w:t>
      </w:r>
      <w:r w:rsidR="0075318B">
        <w:t>2-year, 5-year and 10-year contracts for the ten-day trading period before and after the implementation of phase 1, phase 2 and phase 3 of the of the clearing regulation.</w:t>
      </w:r>
    </w:p>
    <w:p w14:paraId="410BBD92" w14:textId="6ECEC82D" w:rsidR="00A355B6" w:rsidRDefault="00A355B6" w:rsidP="00A355B6">
      <w:r>
        <w:t xml:space="preserve">The bid-ask spread measure discussed above is “low frequency” </w:t>
      </w:r>
      <w:r w:rsidR="00492712">
        <w:t>and does not necessarily reflect the costs traders may face throughout the trading session</w:t>
      </w:r>
      <w:r>
        <w:t xml:space="preserve">. To estimate the </w:t>
      </w:r>
      <w:r w:rsidR="00492712">
        <w:t xml:space="preserve">intraday </w:t>
      </w:r>
      <w:r>
        <w:t xml:space="preserve">spread, I use three proxies for the effective spread common in the literature. 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355B6" w14:paraId="7DD476F4" w14:textId="77777777" w:rsidTr="00633DD6">
        <w:tc>
          <w:tcPr>
            <w:tcW w:w="350" w:type="pct"/>
          </w:tcPr>
          <w:p w14:paraId="7A745809" w14:textId="77777777" w:rsidR="00A355B6" w:rsidRDefault="00A355B6" w:rsidP="00633DD6">
            <w:pPr>
              <w:ind w:firstLine="0"/>
            </w:pPr>
          </w:p>
        </w:tc>
        <w:tc>
          <w:tcPr>
            <w:tcW w:w="4300" w:type="pct"/>
          </w:tcPr>
          <w:p w14:paraId="5C6254D8" w14:textId="77777777" w:rsidR="00A355B6" w:rsidRPr="008652DB" w:rsidRDefault="00A355B6" w:rsidP="00633DD6">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35DBACF" w14:textId="77777777" w:rsidR="00A355B6" w:rsidRDefault="00A355B6" w:rsidP="00633DD6">
            <w:pPr>
              <w:pStyle w:val="Caption"/>
              <w:keepNext/>
              <w:jc w:val="right"/>
            </w:pPr>
            <w:r>
              <w:t>(</w:t>
            </w:r>
            <w:r>
              <w:fldChar w:fldCharType="begin"/>
            </w:r>
            <w:r>
              <w:instrText xml:space="preserve"> SEQ Equation \* ARABIC </w:instrText>
            </w:r>
            <w:r>
              <w:fldChar w:fldCharType="separate"/>
            </w:r>
            <w:r>
              <w:rPr>
                <w:noProof/>
              </w:rPr>
              <w:t>30</w:t>
            </w:r>
            <w:r>
              <w:fldChar w:fldCharType="end"/>
            </w:r>
            <w:r>
              <w:t>)</w:t>
            </w:r>
          </w:p>
        </w:tc>
      </w:tr>
    </w:tbl>
    <w:p w14:paraId="5AE47416" w14:textId="77777777" w:rsidR="00A355B6" w:rsidRPr="002570E4" w:rsidRDefault="00A355B6" w:rsidP="00A355B6">
      <w:pPr>
        <w:ind w:firstLine="0"/>
      </w:pPr>
    </w:p>
    <w:p w14:paraId="09465D2B" w14:textId="77777777" w:rsidR="00A355B6" w:rsidRDefault="00A355B6" w:rsidP="00A355B6">
      <w:pPr>
        <w:ind w:firstLine="0"/>
      </w:pPr>
      <w:r>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Two related measures of effective spread are presented by </w:t>
      </w:r>
      <w:r>
        <w:fldChar w:fldCharType="begin"/>
      </w:r>
      <w:r>
        <w:instrText xml:space="preserve"> ADDIN ZOTERO_TEMP </w:instrText>
      </w:r>
      <w:r>
        <w:fldChar w:fldCharType="separate"/>
      </w:r>
      <w:r>
        <w:rPr>
          <w:noProof/>
        </w:rPr>
        <w:t>(Jankowitsch, Nashikkar, and Subrahmanyam 2011)</w:t>
      </w:r>
      <w:r>
        <w:fldChar w:fldCharType="end"/>
      </w:r>
      <w:r>
        <w:t>. The first, when mid-price data is availabl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355B6" w14:paraId="45A735AA" w14:textId="77777777" w:rsidTr="00633DD6">
        <w:tc>
          <w:tcPr>
            <w:tcW w:w="350" w:type="pct"/>
          </w:tcPr>
          <w:p w14:paraId="6B70E0AF" w14:textId="77777777" w:rsidR="00A355B6" w:rsidRDefault="00A355B6" w:rsidP="00633DD6">
            <w:pPr>
              <w:ind w:firstLine="0"/>
            </w:pPr>
          </w:p>
        </w:tc>
        <w:tc>
          <w:tcPr>
            <w:tcW w:w="4300" w:type="pct"/>
          </w:tcPr>
          <w:p w14:paraId="64687DE7" w14:textId="77777777" w:rsidR="00A355B6" w:rsidRPr="008652DB" w:rsidRDefault="00A355B6" w:rsidP="00633DD6">
            <w:pPr>
              <w:ind w:firstLine="0"/>
            </w:pPr>
            <m:oMathPara>
              <m:oMathParaPr>
                <m:jc m:val="center"/>
              </m:oMathParaPr>
              <m:oMath>
                <m:r>
                  <w:rPr>
                    <w:rFonts w:ascii="Cambria Math" w:hAnsi="Cambria Math"/>
                  </w:rPr>
                  <m:t>Disp1=</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f>
                          <m:fPr>
                            <m:ctrlPr>
                              <w:rPr>
                                <w:rFonts w:ascii="Cambria Math" w:hAnsi="Cambria Math"/>
                                <w:i/>
                              </w:rPr>
                            </m:ctrlPr>
                          </m:fPr>
                          <m:num>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k,t</m:t>
                                </m:r>
                              </m:sub>
                            </m:sSub>
                          </m:num>
                          <m:den>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t</m:t>
                                </m:r>
                              </m:sub>
                            </m:sSub>
                          </m:den>
                        </m:f>
                      </m:e>
                    </m:nary>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m:t>
                                    </m:r>
                                  </m:sub>
                                </m:sSub>
                              </m:num>
                              <m:den>
                                <m:sSub>
                                  <m:sSubPr>
                                    <m:ctrlPr>
                                      <w:rPr>
                                        <w:rFonts w:ascii="Cambria Math" w:hAnsi="Cambria Math"/>
                                        <w:i/>
                                      </w:rPr>
                                    </m:ctrlPr>
                                  </m:sSubPr>
                                  <m:e>
                                    <m:r>
                                      <w:rPr>
                                        <w:rFonts w:ascii="Cambria Math" w:hAnsi="Cambria Math"/>
                                      </w:rPr>
                                      <m:t>m</m:t>
                                    </m:r>
                                  </m:e>
                                  <m:sub>
                                    <m:r>
                                      <w:rPr>
                                        <w:rFonts w:ascii="Cambria Math" w:hAnsi="Cambria Math"/>
                                      </w:rPr>
                                      <m:t>t</m:t>
                                    </m:r>
                                  </m:sub>
                                </m:sSub>
                              </m:den>
                            </m:f>
                          </m:e>
                        </m:d>
                      </m:e>
                      <m:sup>
                        <m:r>
                          <w:rPr>
                            <w:rFonts w:ascii="Cambria Math" w:hAnsi="Cambria Math"/>
                          </w:rPr>
                          <m:t>2</m:t>
                        </m:r>
                      </m:sup>
                    </m:sSup>
                  </m:e>
                </m:rad>
              </m:oMath>
            </m:oMathPara>
          </w:p>
        </w:tc>
        <w:tc>
          <w:tcPr>
            <w:tcW w:w="350" w:type="pct"/>
          </w:tcPr>
          <w:p w14:paraId="17B2E927" w14:textId="77777777" w:rsidR="00A355B6" w:rsidRDefault="00A355B6" w:rsidP="00633DD6">
            <w:pPr>
              <w:pStyle w:val="Caption"/>
              <w:keepNext/>
              <w:jc w:val="right"/>
            </w:pPr>
            <w:r>
              <w:t>(</w:t>
            </w:r>
            <w:r>
              <w:fldChar w:fldCharType="begin"/>
            </w:r>
            <w:r>
              <w:instrText xml:space="preserve"> SEQ Equation \* ARABIC </w:instrText>
            </w:r>
            <w:r>
              <w:fldChar w:fldCharType="separate"/>
            </w:r>
            <w:r>
              <w:rPr>
                <w:noProof/>
              </w:rPr>
              <w:t>31</w:t>
            </w:r>
            <w:r>
              <w:fldChar w:fldCharType="end"/>
            </w:r>
            <w:r>
              <w:t>)</w:t>
            </w:r>
          </w:p>
        </w:tc>
      </w:tr>
    </w:tbl>
    <w:p w14:paraId="3AC292F3" w14:textId="77777777" w:rsidR="00A355B6" w:rsidRPr="00CC4005" w:rsidRDefault="00A355B6" w:rsidP="00A355B6"/>
    <w:p w14:paraId="558C4619" w14:textId="77777777" w:rsidR="00A355B6" w:rsidRDefault="00A355B6" w:rsidP="00A355B6">
      <w:r>
        <w:t>Secondly, when no mid-price data is available (as is the case for intra-day perio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355B6" w14:paraId="48D42E2C" w14:textId="77777777" w:rsidTr="00633DD6">
        <w:tc>
          <w:tcPr>
            <w:tcW w:w="350" w:type="pct"/>
          </w:tcPr>
          <w:p w14:paraId="016A146A" w14:textId="77777777" w:rsidR="00A355B6" w:rsidRDefault="00A355B6" w:rsidP="00633DD6">
            <w:pPr>
              <w:ind w:firstLine="0"/>
            </w:pPr>
          </w:p>
        </w:tc>
        <w:tc>
          <w:tcPr>
            <w:tcW w:w="4300" w:type="pct"/>
          </w:tcPr>
          <w:p w14:paraId="5D9DC620" w14:textId="77777777" w:rsidR="00A355B6" w:rsidRPr="008652DB" w:rsidRDefault="00A355B6" w:rsidP="00633DD6">
            <w:pPr>
              <w:ind w:firstLine="0"/>
            </w:pPr>
            <m:oMathPara>
              <m:oMathParaPr>
                <m:jc m:val="center"/>
              </m:oMathParaPr>
              <m:oMath>
                <m:r>
                  <w:rPr>
                    <w:rFonts w:ascii="Cambria Math" w:hAnsi="Cambria Math"/>
                  </w:rPr>
                  <m:t>Disp1=</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f>
                          <m:fPr>
                            <m:ctrlPr>
                              <w:rPr>
                                <w:rFonts w:ascii="Cambria Math" w:hAnsi="Cambria Math"/>
                                <w:i/>
                              </w:rPr>
                            </m:ctrlPr>
                          </m:fPr>
                          <m:num>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k,t</m:t>
                                </m:r>
                              </m:sub>
                            </m:sSub>
                          </m:num>
                          <m:den>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t</m:t>
                                </m:r>
                              </m:sub>
                            </m:sSub>
                          </m:den>
                        </m:f>
                      </m:e>
                    </m:nary>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k,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num>
                              <m:den>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den>
                            </m:f>
                          </m:e>
                        </m:d>
                      </m:e>
                      <m:sup>
                        <m:r>
                          <w:rPr>
                            <w:rFonts w:ascii="Cambria Math" w:hAnsi="Cambria Math"/>
                          </w:rPr>
                          <m:t>2</m:t>
                        </m:r>
                      </m:sup>
                    </m:sSup>
                  </m:e>
                </m:rad>
              </m:oMath>
            </m:oMathPara>
          </w:p>
        </w:tc>
        <w:tc>
          <w:tcPr>
            <w:tcW w:w="350" w:type="pct"/>
          </w:tcPr>
          <w:p w14:paraId="08C6AC7F" w14:textId="77777777" w:rsidR="00A355B6" w:rsidRDefault="00A355B6" w:rsidP="00633DD6">
            <w:pPr>
              <w:pStyle w:val="Caption"/>
              <w:keepNext/>
              <w:jc w:val="right"/>
            </w:pPr>
            <w:r>
              <w:t>(</w:t>
            </w:r>
            <w:r>
              <w:fldChar w:fldCharType="begin"/>
            </w:r>
            <w:r>
              <w:instrText xml:space="preserve"> SEQ Equation \* ARABIC </w:instrText>
            </w:r>
            <w:r>
              <w:fldChar w:fldCharType="separate"/>
            </w:r>
            <w:r>
              <w:rPr>
                <w:noProof/>
              </w:rPr>
              <w:t>32</w:t>
            </w:r>
            <w:r>
              <w:fldChar w:fldCharType="end"/>
            </w:r>
            <w:r>
              <w:t>)</w:t>
            </w:r>
          </w:p>
        </w:tc>
      </w:tr>
    </w:tbl>
    <w:p w14:paraId="0EFC2401" w14:textId="77777777" w:rsidR="00A355B6" w:rsidRPr="00CC4005" w:rsidRDefault="00A355B6" w:rsidP="00A355B6"/>
    <w:p w14:paraId="79FE01EB" w14:textId="5A3D212D" w:rsidR="00A355B6" w:rsidRDefault="00A355B6" w:rsidP="00A355B6">
      <w:pPr>
        <w:ind w:firstLine="0"/>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is the number of contracts traded in period </w:t>
      </w:r>
      <m:oMath>
        <m:r>
          <w:rPr>
            <w:rFonts w:ascii="Cambria Math" w:hAnsi="Cambria Math"/>
          </w:rPr>
          <m:t>t</m:t>
        </m:r>
      </m:oMath>
      <w:r>
        <w:t xml:space="preserve">, </w:t>
      </w:r>
      <m:oMath>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k,t</m:t>
            </m:r>
          </m:sub>
        </m:sSub>
      </m:oMath>
      <w:r>
        <w:t xml:space="preserve"> is the notional volume of contract </w:t>
      </w:r>
      <m:oMath>
        <m:r>
          <w:rPr>
            <w:rFonts w:ascii="Cambria Math" w:hAnsi="Cambria Math"/>
          </w:rPr>
          <m:t>k</m:t>
        </m:r>
      </m:oMath>
      <w:r>
        <w:t xml:space="preserve"> at period </w:t>
      </w:r>
      <m:oMath>
        <m:r>
          <w:rPr>
            <w:rFonts w:ascii="Cambria Math" w:hAnsi="Cambria Math"/>
          </w:rPr>
          <m:t>t</m:t>
        </m:r>
      </m:oMath>
      <w:r>
        <w:t xml:space="preserve">, </w:t>
      </w:r>
      <m:oMath>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is the total gross notional value in period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P</m:t>
            </m:r>
          </m:e>
          <m:sub>
            <m:r>
              <w:rPr>
                <w:rFonts w:ascii="Cambria Math" w:hAnsi="Cambria Math"/>
              </w:rPr>
              <m:t>k,t</m:t>
            </m:r>
          </m:sub>
        </m:sSub>
      </m:oMath>
      <w:r>
        <w:t xml:space="preserve"> is the price of contract </w:t>
      </w:r>
      <m:oMath>
        <m:r>
          <w:rPr>
            <w:rFonts w:ascii="Cambria Math" w:hAnsi="Cambria Math"/>
          </w:rPr>
          <m:t>k</m:t>
        </m:r>
      </m:oMath>
      <w:r>
        <w:t xml:space="preserve"> at period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is the end-of-period mid-pric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oMath>
      <w:r>
        <w:t xml:space="preserve"> is the average price of the contract in period </w:t>
      </w:r>
      <m:oMath>
        <m:r>
          <w:rPr>
            <w:rFonts w:ascii="Cambria Math" w:hAnsi="Cambria Math"/>
          </w:rPr>
          <m:t>t</m:t>
        </m:r>
      </m:oMath>
      <w:r>
        <w:t>.</w:t>
      </w:r>
      <w:r w:rsidR="00492712">
        <w:t xml:space="preserve"> </w:t>
      </w:r>
      <w:r>
        <w:lastRenderedPageBreak/>
        <w:t xml:space="preserve">I </w:t>
      </w:r>
      <w:r w:rsidR="00492712">
        <w:t xml:space="preserve">calculate these measures for USD and CAD </w:t>
      </w:r>
      <w:r>
        <w:t xml:space="preserve">denominated contracts for </w:t>
      </w:r>
      <w:r w:rsidR="00492712">
        <w:t>two-, five- and ten-year tenors</w:t>
      </w:r>
      <w:r>
        <w:t>.</w:t>
      </w:r>
    </w:p>
    <w:p w14:paraId="0EC6DA13" w14:textId="417E6E44" w:rsidR="0075318B" w:rsidRDefault="0075318B" w:rsidP="00A6337A">
      <w:r>
        <w:t>In general, market liquidity is a measure of “how easily” traders can exit or enter the market. The bid-ask spread</w:t>
      </w:r>
      <w:r w:rsidR="00492712">
        <w:t xml:space="preserve"> </w:t>
      </w:r>
      <w:r>
        <w:t xml:space="preserve">is a common </w:t>
      </w:r>
      <w:r w:rsidR="00F558CC">
        <w:t>metric</w:t>
      </w:r>
      <w:r>
        <w:t xml:space="preserve"> </w:t>
      </w:r>
      <w:r w:rsidR="00F558CC">
        <w:t>for</w:t>
      </w:r>
      <w:r>
        <w:t xml:space="preserve"> </w:t>
      </w:r>
      <w:r w:rsidR="00F558CC">
        <w:t xml:space="preserve">how </w:t>
      </w:r>
      <w:r w:rsidR="003778E9">
        <w:t xml:space="preserve">easily traders can enter or exit </w:t>
      </w:r>
      <w:r w:rsidR="003778E9" w:rsidRPr="003778E9">
        <w:rPr>
          <w:i/>
          <w:iCs/>
        </w:rPr>
        <w:t>small positions</w:t>
      </w:r>
      <w:r w:rsidR="003778E9">
        <w:t>. However, when trading larger positions, this liquidity may not be available (</w:t>
      </w:r>
      <w:r w:rsidR="00F90CC7">
        <w:t xml:space="preserve">only </w:t>
      </w:r>
      <w:r w:rsidR="003778E9">
        <w:t xml:space="preserve">a limited number of contracts may be available to </w:t>
      </w:r>
      <w:r w:rsidR="00F90CC7">
        <w:t xml:space="preserve">trade at the best bid and ask prices, and dealers can change their quoted prices in the face of large market orders). A common measure of the “price impact” of a trade is </w:t>
      </w:r>
      <w:r w:rsidR="002009FF">
        <w:t>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32600F1D" w14:textId="77777777" w:rsidTr="008652DB">
        <w:tc>
          <w:tcPr>
            <w:tcW w:w="350" w:type="pct"/>
          </w:tcPr>
          <w:p w14:paraId="5D813D96" w14:textId="77777777" w:rsidR="00F165F2" w:rsidRDefault="00F165F2" w:rsidP="008D1C73">
            <w:pPr>
              <w:ind w:firstLine="0"/>
            </w:pPr>
          </w:p>
        </w:tc>
        <w:tc>
          <w:tcPr>
            <w:tcW w:w="4300" w:type="pct"/>
          </w:tcPr>
          <w:p w14:paraId="42249BD4" w14:textId="392B6C27" w:rsidR="00F165F2" w:rsidRPr="008652DB" w:rsidRDefault="00F165F2" w:rsidP="008D1C73">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17AE2EB" w14:textId="43EA9896"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9</w:t>
            </w:r>
            <w:r>
              <w:fldChar w:fldCharType="end"/>
            </w:r>
            <w:r>
              <w:t>)</w:t>
            </w:r>
          </w:p>
        </w:tc>
      </w:tr>
    </w:tbl>
    <w:p w14:paraId="79D4DBA0" w14:textId="3D4254A9" w:rsidR="002009FF" w:rsidRPr="002009FF" w:rsidRDefault="002009FF" w:rsidP="00A6337A"/>
    <w:p w14:paraId="78965885" w14:textId="50050DA2" w:rsidR="002009FF" w:rsidRDefault="00943191" w:rsidP="00943191">
      <w:pPr>
        <w:ind w:firstLine="0"/>
      </w:pPr>
      <w:r>
        <w:t>w</w:t>
      </w:r>
      <w:r w:rsidR="002009FF">
        <w:t xml:space="preserve">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2009FF">
        <w:t xml:space="preserve"> is the return on an asset at time </w:t>
      </w:r>
      <m:oMath>
        <m:r>
          <w:rPr>
            <w:rFonts w:ascii="Cambria Math" w:hAnsi="Cambria Math"/>
          </w:rPr>
          <m:t>t</m:t>
        </m:r>
      </m:oMath>
      <w:r w:rsidR="002009FF">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009FF">
        <w:t xml:space="preserve"> is the total volume of contracts traded (calculated as the sum of the </w:t>
      </w:r>
      <w:r w:rsidR="007303A6">
        <w:t xml:space="preserve">gross </w:t>
      </w:r>
      <w:r w:rsidR="002009FF">
        <w:t xml:space="preserve">notional contract value in period </w:t>
      </w:r>
      <m:oMath>
        <m:r>
          <w:rPr>
            <w:rFonts w:ascii="Cambria Math" w:hAnsi="Cambria Math"/>
          </w:rPr>
          <m:t>t</m:t>
        </m:r>
      </m:oMath>
      <w:r w:rsidR="002009FF">
        <w:t>).</w:t>
      </w:r>
      <w:r w:rsidR="007303A6">
        <w:t xml:space="preserve"> The Amihud liquidity measure, which normalizes inter-period price changes by the market size (volume) is a good measure of how much prices move, scaled by the trade size. </w:t>
      </w:r>
      <w:r w:rsidR="00455D2C">
        <w:t>As in the pricing section, I break up the trading day into four sessions and obtain the Amihud liquidity measure for US and Canadian two-year, five-year, and ten-year contracts.</w:t>
      </w:r>
    </w:p>
    <w:p w14:paraId="602707FF" w14:textId="444EA921" w:rsidR="001A6EFA" w:rsidRDefault="001A6EFA" w:rsidP="002570E4">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F5EB944" w14:textId="77777777" w:rsidTr="008652DB">
        <w:tc>
          <w:tcPr>
            <w:tcW w:w="350" w:type="pct"/>
          </w:tcPr>
          <w:p w14:paraId="38F72560" w14:textId="77777777" w:rsidR="00F165F2" w:rsidRDefault="00F165F2" w:rsidP="008D1C73">
            <w:pPr>
              <w:ind w:firstLine="0"/>
            </w:pPr>
          </w:p>
        </w:tc>
        <w:tc>
          <w:tcPr>
            <w:tcW w:w="4300" w:type="pct"/>
          </w:tcPr>
          <w:p w14:paraId="7C619E5A" w14:textId="14C109D4" w:rsidR="00F165F2" w:rsidRPr="008652DB" w:rsidRDefault="00000000" w:rsidP="008D1C73">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4804E8AB" w14:textId="68DC4B3D"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3</w:t>
            </w:r>
            <w:r>
              <w:fldChar w:fldCharType="end"/>
            </w:r>
            <w:r>
              <w:t>)</w:t>
            </w:r>
          </w:p>
        </w:tc>
      </w:tr>
    </w:tbl>
    <w:p w14:paraId="5F30737D" w14:textId="1874A9DD" w:rsidR="001A6EFA" w:rsidRPr="001A6EFA" w:rsidRDefault="001A6EFA" w:rsidP="002570E4"/>
    <w:p w14:paraId="3B06310A" w14:textId="519F1C78" w:rsidR="001A6EFA" w:rsidRDefault="00943191" w:rsidP="00943191">
      <w:pPr>
        <w:ind w:firstLine="0"/>
      </w:pPr>
      <w:r>
        <w:t>w</w:t>
      </w:r>
      <w:r w:rsidR="001A6EFA">
        <w:t xml:space="preserve">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rsidR="001A6EFA">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rsidR="001A6EFA">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rsidR="001A6EFA">
        <w:t xml:space="preserve"> is an indicator variable for whether the observation is in the post- or pre implementation period</w:t>
      </w:r>
      <w:r w:rsidR="00817C94">
        <w:t xml:space="preserve">. </w:t>
      </w:r>
      <m:oMath>
        <m:r>
          <w:rPr>
            <w:rFonts w:ascii="Cambria Math" w:hAnsi="Cambria Math"/>
          </w:rPr>
          <m:t>δ</m:t>
        </m:r>
      </m:oMath>
      <w:r w:rsidR="00817C94">
        <w:t xml:space="preserve"> is the parameter of interest.</w:t>
      </w:r>
    </w:p>
    <w:p w14:paraId="0455C23C" w14:textId="484F785F" w:rsidR="00817C94" w:rsidRPr="00A6337A" w:rsidRDefault="00817C94" w:rsidP="002570E4">
      <w:r>
        <w:t xml:space="preserve">For the identification strategy to be valid, the underlying variables must follow parallel trends if there was no intervention. I visually test this by </w:t>
      </w:r>
      <w:r w:rsidR="00551244">
        <w:t xml:space="preserve">plotting the time-series of the relative spread, Amihud measure, Roll measure and the two price dispersion measures for the twenty trading days before the period of the study. Figure __ shows the path of this variable for 2-year, 5-year, and 10-year contracts for the US-dollar and Canadian-dollar denominated markets. As in the case for the price premium, the </w:t>
      </w:r>
      <w:r w:rsidR="00DB3BA3">
        <w:t xml:space="preserve">liquidity measures in the </w:t>
      </w:r>
      <w:r w:rsidR="00551244">
        <w:t>US and Canadian contracts generally follow a parallel trend before the implementation of the clearing mandate</w:t>
      </w:r>
      <w:r w:rsidR="00DB3BA3">
        <w:t>.</w:t>
      </w:r>
    </w:p>
    <w:p w14:paraId="6BB52863" w14:textId="760D00C0" w:rsidR="005A5A35" w:rsidRDefault="005A5A35" w:rsidP="00AB12F9">
      <w:pPr>
        <w:pStyle w:val="Heading2"/>
      </w:pPr>
      <w:r>
        <w:lastRenderedPageBreak/>
        <w:t>Volatility</w:t>
      </w:r>
    </w:p>
    <w:p w14:paraId="5362A515" w14:textId="6A638F8D" w:rsidR="001234EE" w:rsidRDefault="00F05299" w:rsidP="001234EE">
      <w:r>
        <w:t>As is common practice in literature, I use the realized volatility as my measure of volatility.</w:t>
      </w:r>
      <w:r w:rsidR="00A04EBB">
        <w:t xml:space="preserve"> </w:t>
      </w:r>
      <w:r w:rsidR="00492712">
        <w:t xml:space="preserve">If </w:t>
      </w:r>
      <w:r w:rsidR="003439E1">
        <w:t xml:space="preserve">the return </w:t>
      </w:r>
      <w:r w:rsidR="00492712">
        <w:t xml:space="preserve">on an asset in the </w:t>
      </w:r>
      <w:r w:rsidR="003439E1">
        <w:t xml:space="preserve">period </w:t>
      </w:r>
      <m:oMath>
        <m:r>
          <w:rPr>
            <w:rFonts w:ascii="Cambria Math" w:hAnsi="Cambria Math"/>
          </w:rPr>
          <m:t>[t-1, t]</m:t>
        </m:r>
      </m:oMath>
      <w:r w:rsidR="003439E1">
        <w:t xml:space="preserve"> </w:t>
      </w:r>
      <w:r w:rsidR="00492712">
        <w:t xml:space="preserve">is defined as </w:t>
      </w:r>
      <w:proofErr w:type="spellStart"/>
      <w:r w:rsidR="003439E1">
        <w:t>as</w:t>
      </w:r>
      <w:proofErr w:type="spellEnd"/>
      <w:r w:rsidR="00A04EB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68DBB68" w14:textId="77777777" w:rsidTr="008652DB">
        <w:tc>
          <w:tcPr>
            <w:tcW w:w="350" w:type="pct"/>
          </w:tcPr>
          <w:p w14:paraId="233BC86B" w14:textId="77777777" w:rsidR="00F165F2" w:rsidRDefault="00F165F2" w:rsidP="008D1C73">
            <w:pPr>
              <w:ind w:firstLine="0"/>
            </w:pPr>
          </w:p>
        </w:tc>
        <w:tc>
          <w:tcPr>
            <w:tcW w:w="4300" w:type="pct"/>
          </w:tcPr>
          <w:p w14:paraId="47847668" w14:textId="4501955F" w:rsidR="00F165F2" w:rsidRPr="008652DB" w:rsidRDefault="00000000" w:rsidP="008D1C73">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3FBF3CD6" w14:textId="499DC770"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4</w:t>
            </w:r>
            <w:r>
              <w:fldChar w:fldCharType="end"/>
            </w:r>
            <w:r>
              <w:t>)</w:t>
            </w:r>
          </w:p>
        </w:tc>
      </w:tr>
    </w:tbl>
    <w:p w14:paraId="5A12F79D" w14:textId="105C0E06" w:rsidR="00A04EBB" w:rsidRPr="00A04EBB" w:rsidRDefault="00A04EBB" w:rsidP="001234EE"/>
    <w:p w14:paraId="54C6E07C" w14:textId="51BE40E9" w:rsidR="00A04EBB" w:rsidRDefault="00A04EBB" w:rsidP="001234EE">
      <w:r>
        <w:t xml:space="preserve">The </w:t>
      </w:r>
      <w:r w:rsidR="00492712">
        <w:t xml:space="preserve">(annualized) </w:t>
      </w:r>
      <w:r w:rsidR="003439E1">
        <w:t>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7F31ED5" w14:textId="77777777" w:rsidTr="008652DB">
        <w:tc>
          <w:tcPr>
            <w:tcW w:w="350" w:type="pct"/>
          </w:tcPr>
          <w:p w14:paraId="71EBB330" w14:textId="77777777" w:rsidR="00F165F2" w:rsidRDefault="00F165F2" w:rsidP="008D1C73">
            <w:pPr>
              <w:ind w:firstLine="0"/>
            </w:pPr>
          </w:p>
        </w:tc>
        <w:tc>
          <w:tcPr>
            <w:tcW w:w="4300" w:type="pct"/>
          </w:tcPr>
          <w:p w14:paraId="7A46350A" w14:textId="5E2F6291" w:rsidR="00F165F2" w:rsidRPr="008652DB" w:rsidRDefault="00F165F2" w:rsidP="008D1C73">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726DC388" w14:textId="1C61CBF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5</w:t>
            </w:r>
            <w:r>
              <w:fldChar w:fldCharType="end"/>
            </w:r>
            <w:r>
              <w:t>)</w:t>
            </w:r>
          </w:p>
        </w:tc>
      </w:tr>
    </w:tbl>
    <w:p w14:paraId="4B50C211" w14:textId="64B0296D" w:rsidR="003439E1" w:rsidRPr="003439E1" w:rsidRDefault="00492712" w:rsidP="00492712">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5EBC1127" w14:textId="06A5D5AD" w:rsidR="00A669F6" w:rsidRDefault="003439E1" w:rsidP="00DB3BA3">
      <w:r>
        <w:t>For each trading day, I select contracts with “whole number tenor years” between 1 and 10 years</w:t>
      </w:r>
      <w:r w:rsidR="00470F75">
        <w:t xml:space="preserve"> (that is, I exclude contracts that are “partial years” such as 18-, 21- and 30-month contracts)</w:t>
      </w:r>
      <w:r>
        <w:t>, as well as 15</w:t>
      </w:r>
      <w:r w:rsidR="00470F75">
        <w:t>-</w:t>
      </w:r>
      <w:r>
        <w:t xml:space="preserve"> and 30</w:t>
      </w:r>
      <w:r w:rsidR="00470F75">
        <w:t>-</w:t>
      </w:r>
      <w:r>
        <w:t>year</w:t>
      </w:r>
      <w:r w:rsidR="00470F75">
        <w:t xml:space="preserve"> contracts</w:t>
      </w:r>
      <w:r>
        <w:t xml:space="preserve">. For </w:t>
      </w:r>
      <w:r w:rsidR="00470F75">
        <w:t xml:space="preserve">the </w:t>
      </w:r>
      <w:r>
        <w:t xml:space="preserve">Canadian </w:t>
      </w:r>
      <w:r w:rsidR="00470F75">
        <w:t>market</w:t>
      </w:r>
      <w:r>
        <w:t xml:space="preserve">, these are the most </w:t>
      </w:r>
      <w:r w:rsidR="00DB3BA3">
        <w:t>actively traded</w:t>
      </w:r>
      <w:r w:rsidR="00A669F6">
        <w:t xml:space="preserve"> contracts</w:t>
      </w:r>
      <w:r w:rsidR="00470F75">
        <w:t>. C</w:t>
      </w:r>
      <w:r w:rsidR="00A669F6">
        <w:t>alculating volatility requires several observations</w:t>
      </w:r>
      <w:r w:rsidR="00470F75">
        <w:t xml:space="preserve"> of each tenor for each trading day. </w:t>
      </w:r>
      <w:r w:rsidR="00766098">
        <w:t xml:space="preserve">I group contracts by currency, tenor, and trading day (I exclude the Memorial Day and Labor Day holidays as too few contracts are traded on those days to calculate </w:t>
      </w:r>
      <w:r w:rsidR="00DB3BA3">
        <w:t>realized volatility</w:t>
      </w:r>
      <w:r w:rsidR="00766098">
        <w:t>). The filtered dataset captures 90% of Canadian contracts traded during the period of the study, and I can calculate volatility of several tenors for each trading day</w:t>
      </w:r>
      <w:r w:rsidR="00DB3BA3">
        <w:rPr>
          <w:rStyle w:val="FootnoteReference"/>
        </w:rPr>
        <w:footnoteReference w:id="4"/>
      </w:r>
      <w:r w:rsidR="00766098">
        <w:t>. However, f</w:t>
      </w:r>
      <w:r w:rsidR="00470F75">
        <w:t xml:space="preserve">or several tenors (such as 4-year, 6-year, 8-year and 9-year contracts), no trades </w:t>
      </w:r>
      <w:r w:rsidR="002E6266">
        <w:t xml:space="preserve">or only one </w:t>
      </w:r>
      <w:r w:rsidR="00E139B4">
        <w:t xml:space="preserve">or two </w:t>
      </w:r>
      <w:r w:rsidR="002E6266">
        <w:t>trade</w:t>
      </w:r>
      <w:r w:rsidR="00E139B4">
        <w:t>s</w:t>
      </w:r>
      <w:r w:rsidR="002E6266">
        <w:t xml:space="preserve"> </w:t>
      </w:r>
      <w:r w:rsidR="00470F75">
        <w:t>occur in the Canadian market on certain dates</w:t>
      </w:r>
      <w:r w:rsidR="00DB3BA3">
        <w:t>,</w:t>
      </w:r>
      <w:r w:rsidR="00766098">
        <w:t xml:space="preserve"> and </w:t>
      </w:r>
      <w:r w:rsidR="002E6266">
        <w:t>I cannot calculate the volatility measure for that tenor for the Canadian</w:t>
      </w:r>
      <w:r w:rsidR="00DB3BA3">
        <w:t xml:space="preserve">-dollar denominated contract </w:t>
      </w:r>
      <w:r w:rsidR="002E6266">
        <w:t>on that trading date.</w:t>
      </w:r>
      <w:r w:rsidR="00DB3BA3">
        <w:t xml:space="preserve"> </w:t>
      </w:r>
      <w:r w:rsidR="00FF16CD">
        <w:t xml:space="preserve">Ideally, I would have 24 observations </w:t>
      </w:r>
      <w:r w:rsidR="00DB3BA3">
        <w:t xml:space="preserve">for each of the 58 trading days </w:t>
      </w:r>
      <w:r w:rsidR="00FF16CD">
        <w:t>(one for each currency, for each tenor between 1 and 10 years, 15 years, and 30 years). However</w:t>
      </w:r>
      <w:r w:rsidR="00DB3BA3">
        <w:t xml:space="preserve">, since </w:t>
      </w:r>
      <w:r w:rsidR="00FF16CD">
        <w:t>no Canadian contract of a particular tenor is traded</w:t>
      </w:r>
      <w:r w:rsidR="00DB3BA3">
        <w:t xml:space="preserve"> on certain dates</w:t>
      </w:r>
      <w:r w:rsidR="00FF16CD">
        <w:t xml:space="preserve">, I end up with </w:t>
      </w:r>
      <w:r w:rsidR="002E6266">
        <w:t xml:space="preserve">914 </w:t>
      </w:r>
      <w:r w:rsidR="00FF16CD">
        <w:t>observations in my data set.</w:t>
      </w:r>
    </w:p>
    <w:p w14:paraId="4E267B12" w14:textId="0ABA692F" w:rsidR="00FF16CD" w:rsidRDefault="00FF16CD" w:rsidP="001234EE">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B3291" w14:paraId="3EBC802E" w14:textId="77777777" w:rsidTr="008652DB">
        <w:tc>
          <w:tcPr>
            <w:tcW w:w="350" w:type="pct"/>
          </w:tcPr>
          <w:p w14:paraId="57460DF8" w14:textId="77777777" w:rsidR="004B3291" w:rsidRDefault="004B3291" w:rsidP="008D1C73">
            <w:pPr>
              <w:ind w:firstLine="0"/>
            </w:pPr>
          </w:p>
        </w:tc>
        <w:tc>
          <w:tcPr>
            <w:tcW w:w="4300" w:type="pct"/>
          </w:tcPr>
          <w:p w14:paraId="3592D3C9" w14:textId="3D84AD94" w:rsidR="004B3291" w:rsidRPr="008652DB" w:rsidRDefault="004B3291" w:rsidP="008D1C73">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5CD3A70D" w14:textId="7213F27C" w:rsidR="004B3291" w:rsidRDefault="004B3291" w:rsidP="008652DB">
            <w:pPr>
              <w:pStyle w:val="Caption"/>
              <w:keepNext/>
              <w:jc w:val="right"/>
            </w:pPr>
            <w:r>
              <w:t>(</w:t>
            </w:r>
            <w:r>
              <w:fldChar w:fldCharType="begin"/>
            </w:r>
            <w:r>
              <w:instrText xml:space="preserve"> SEQ Equation \* ARABIC </w:instrText>
            </w:r>
            <w:r>
              <w:fldChar w:fldCharType="separate"/>
            </w:r>
            <w:r w:rsidR="00943191">
              <w:rPr>
                <w:noProof/>
              </w:rPr>
              <w:t>36</w:t>
            </w:r>
            <w:r>
              <w:fldChar w:fldCharType="end"/>
            </w:r>
            <w:r>
              <w:t>)</w:t>
            </w:r>
          </w:p>
        </w:tc>
      </w:tr>
    </w:tbl>
    <w:p w14:paraId="0553F68F" w14:textId="6694030E" w:rsidR="00FF16CD" w:rsidRPr="00FF16CD" w:rsidRDefault="00FF16CD" w:rsidP="001234EE"/>
    <w:p w14:paraId="3CD475E6" w14:textId="7CCF56BD" w:rsidR="00FF16CD" w:rsidRDefault="00943191" w:rsidP="00943191">
      <w:pPr>
        <w:ind w:firstLine="0"/>
      </w:pPr>
      <w:r>
        <w:t>w</w:t>
      </w:r>
      <w:r w:rsidR="00FF16CD">
        <w:t xml:space="preserve">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rsidR="00E139B4">
        <w:t xml:space="preserve"> is the realized variance for contract specification </w:t>
      </w:r>
      <m:oMath>
        <m:r>
          <w:rPr>
            <w:rFonts w:ascii="Cambria Math" w:hAnsi="Cambria Math"/>
          </w:rPr>
          <m:t>i</m:t>
        </m:r>
      </m:oMath>
      <w:r w:rsidR="00E139B4">
        <w:t xml:space="preserve"> in period </w:t>
      </w:r>
      <m:oMath>
        <m:r>
          <w:rPr>
            <w:rFonts w:ascii="Cambria Math" w:hAnsi="Cambria Math"/>
          </w:rPr>
          <m:t xml:space="preserve">t </m:t>
        </m:r>
      </m:oMath>
      <w:r w:rsidR="00E139B4">
        <w:t xml:space="preserve">and the rest of the variables are as described in the liquidity section. </w:t>
      </w:r>
      <m:oMath>
        <m:r>
          <w:rPr>
            <w:rFonts w:ascii="Cambria Math" w:hAnsi="Cambria Math"/>
          </w:rPr>
          <m:t>δ</m:t>
        </m:r>
      </m:oMath>
      <w:r w:rsidR="00F558CC">
        <w:t xml:space="preserve"> </w:t>
      </w:r>
      <w:r w:rsidR="00FF16CD">
        <w:t>(the interaction between group and pre/post-treatment period) is the parameter of interest.</w:t>
      </w:r>
    </w:p>
    <w:p w14:paraId="40937432" w14:textId="36E5E601" w:rsidR="00F558CC" w:rsidRPr="00F05299" w:rsidRDefault="00F558CC" w:rsidP="001234EE">
      <w:r>
        <w:t xml:space="preserve">As with the other difference-in-differences specification, </w:t>
      </w:r>
      <w:r w:rsidR="007E0CF8">
        <w:t>for</w:t>
      </w:r>
      <w:r>
        <w:t xml:space="preserve"> the identification strategy to be valid, the two groups need to follow parallel trend</w:t>
      </w:r>
      <w:r w:rsidR="007E0CF8">
        <w:t>s</w:t>
      </w:r>
      <w:r>
        <w:t xml:space="preserve"> in the absence of </w:t>
      </w:r>
      <w:r w:rsidR="007E0CF8">
        <w:t>an intervention. I plot the time series (Figure __)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517154C7" w14:textId="4EC87616" w:rsidR="00A96B98" w:rsidRDefault="00A96B98" w:rsidP="009C0453">
      <w:pPr>
        <w:pStyle w:val="Heading1"/>
        <w:numPr>
          <w:ilvl w:val="0"/>
          <w:numId w:val="33"/>
        </w:numPr>
      </w:pPr>
      <w:bookmarkStart w:id="11" w:name="_Ref157719326"/>
      <w:r>
        <w:t>Data</w:t>
      </w:r>
      <w:bookmarkEnd w:id="11"/>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xml:space="preserve">) and </w:t>
      </w:r>
      <w:r w:rsidR="005356E2" w:rsidRPr="0004387C">
        <w:lastRenderedPageBreak/>
        <w:t>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t>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306B466A"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43191">
        <w:t xml:space="preserve">Table </w:t>
      </w:r>
      <w:r w:rsidR="00943191">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w:t>
      </w:r>
      <w:r w:rsidR="00531890">
        <w:lastRenderedPageBreak/>
        <w:t xml:space="preserve">my constructed curve and comparing against calculations by Bloomberg SWPM function. I </w:t>
      </w:r>
      <w:r w:rsidR="0038485E">
        <w:t>can</w:t>
      </w:r>
      <w:r w:rsidR="00531890">
        <w:t xml:space="preserve"> match the output of SWPM up to 4 decimal places.</w:t>
      </w:r>
    </w:p>
    <w:p w14:paraId="668A5947" w14:textId="393F97D5"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w:t>
      </w:r>
      <w:proofErr w:type="gramStart"/>
      <w:r w:rsidR="009373A0">
        <w:t>actually be</w:t>
      </w:r>
      <w:proofErr w:type="gramEnd"/>
      <w:r w:rsidR="009373A0">
        <w:t xml:space="preserve"> classified as a</w:t>
      </w:r>
      <w:r w:rsidR="00943191">
        <w:t>n</w:t>
      </w:r>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43191" w:rsidRPr="0004387C">
        <w:rPr>
          <w:color w:val="000000" w:themeColor="text1"/>
        </w:rPr>
        <w:t xml:space="preserve">Table </w:t>
      </w:r>
      <w:r w:rsidR="00943191">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C2B2211" w:rsidR="005F746F" w:rsidRDefault="005F746F" w:rsidP="00031822">
      <w:r>
        <w:fldChar w:fldCharType="begin"/>
      </w:r>
      <w:r>
        <w:instrText xml:space="preserve"> REF _Ref160966456 \h </w:instrText>
      </w:r>
      <w:r>
        <w:fldChar w:fldCharType="separate"/>
      </w:r>
      <w:r w:rsidR="00943191">
        <w:t xml:space="preserve">Table </w:t>
      </w:r>
      <w:r w:rsidR="00943191">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124731DE" w14:textId="3F608438" w:rsidR="00AE2A76" w:rsidRDefault="00AA454A" w:rsidP="00640DD5">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w:t>
      </w:r>
      <w:r w:rsidR="00841768">
        <w:lastRenderedPageBreak/>
        <w:t xml:space="preserve">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4E60527" w14:textId="77777777" w:rsidR="008F2992" w:rsidRDefault="008F2992" w:rsidP="008F2992"/>
    <w:p w14:paraId="451E3332" w14:textId="1369D42D" w:rsidR="00180890" w:rsidRDefault="00180890" w:rsidP="00C66CC2">
      <w:pPr>
        <w:pStyle w:val="Caption"/>
        <w:jc w:val="center"/>
      </w:pPr>
      <w:bookmarkStart w:id="12" w:name="_Ref160808244"/>
      <w:r>
        <w:t xml:space="preserve">Table </w:t>
      </w:r>
      <w:r>
        <w:fldChar w:fldCharType="begin"/>
      </w:r>
      <w:r>
        <w:instrText xml:space="preserve"> SEQ Table \* ARABIC </w:instrText>
      </w:r>
      <w:r>
        <w:fldChar w:fldCharType="separate"/>
      </w:r>
      <w:r w:rsidR="00943191">
        <w:rPr>
          <w:noProof/>
        </w:rPr>
        <w:t>3</w:t>
      </w:r>
      <w:r>
        <w:fldChar w:fldCharType="end"/>
      </w:r>
      <w:bookmarkEnd w:id="12"/>
      <w:r>
        <w:t>:</w:t>
      </w:r>
      <w:r>
        <w:rPr>
          <w:noProof/>
        </w:rPr>
        <w:t xml:space="preserve"> Sample data for USD and CAD yield curves</w:t>
      </w:r>
    </w:p>
    <w:p w14:paraId="13A00C6F" w14:textId="0CB73517" w:rsidR="00180890" w:rsidRDefault="00C66CC2" w:rsidP="00C66CC2">
      <w:pPr>
        <w:spacing w:line="240" w:lineRule="auto"/>
        <w:ind w:firstLine="0"/>
        <w:jc w:val="center"/>
      </w:pPr>
      <w:r>
        <w:t>[Table 3 about here]</w:t>
      </w:r>
    </w:p>
    <w:p w14:paraId="64B9E88B" w14:textId="0F42DC15" w:rsidR="00AE2A76" w:rsidRPr="0004387C" w:rsidRDefault="00AE2A76" w:rsidP="00640DD5">
      <w:pPr>
        <w:spacing w:line="240" w:lineRule="auto"/>
        <w:ind w:firstLine="0"/>
        <w:jc w:val="left"/>
      </w:pPr>
    </w:p>
    <w:p w14:paraId="648FED74" w14:textId="6BB16B93" w:rsidR="008A79F1" w:rsidRDefault="008A79F1" w:rsidP="00031822">
      <w:pPr>
        <w:pStyle w:val="Caption"/>
        <w:keepNext/>
        <w:jc w:val="center"/>
        <w:rPr>
          <w:noProof/>
          <w:color w:val="000000" w:themeColor="text1"/>
        </w:rPr>
      </w:pPr>
      <w:bookmarkStart w:id="13"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943191">
        <w:rPr>
          <w:noProof/>
          <w:color w:val="000000" w:themeColor="text1"/>
        </w:rPr>
        <w:t>4</w:t>
      </w:r>
      <w:r w:rsidRPr="0004387C">
        <w:rPr>
          <w:noProof/>
          <w:color w:val="000000" w:themeColor="text1"/>
        </w:rPr>
        <w:fldChar w:fldCharType="end"/>
      </w:r>
      <w:bookmarkEnd w:id="13"/>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3E325975" w14:textId="312C4558" w:rsidR="005F746F" w:rsidRDefault="00C66CC2" w:rsidP="00C66CC2">
      <w:pPr>
        <w:spacing w:line="240" w:lineRule="auto"/>
        <w:ind w:firstLine="0"/>
        <w:jc w:val="center"/>
        <w:rPr>
          <w:color w:val="000000" w:themeColor="text1"/>
        </w:rPr>
      </w:pPr>
      <w:r>
        <w:rPr>
          <w:color w:val="000000" w:themeColor="text1"/>
        </w:rPr>
        <w:t>[Table 4 about here]</w:t>
      </w:r>
    </w:p>
    <w:p w14:paraId="12E19475" w14:textId="77777777" w:rsidR="00C66CC2" w:rsidRDefault="00C66CC2">
      <w:pPr>
        <w:spacing w:line="240" w:lineRule="auto"/>
        <w:ind w:firstLine="0"/>
        <w:jc w:val="left"/>
        <w:rPr>
          <w:color w:val="000000" w:themeColor="text1"/>
        </w:rPr>
      </w:pPr>
    </w:p>
    <w:p w14:paraId="21783889" w14:textId="657549B2" w:rsidR="005F746F" w:rsidRDefault="005F746F" w:rsidP="00C66CC2">
      <w:pPr>
        <w:pStyle w:val="Caption"/>
        <w:keepNext/>
        <w:jc w:val="center"/>
      </w:pPr>
      <w:bookmarkStart w:id="14" w:name="_Ref160966456"/>
      <w:r>
        <w:t xml:space="preserve">Table </w:t>
      </w:r>
      <w:r>
        <w:fldChar w:fldCharType="begin"/>
      </w:r>
      <w:r>
        <w:instrText xml:space="preserve"> SEQ Table \* ARABIC </w:instrText>
      </w:r>
      <w:r>
        <w:fldChar w:fldCharType="separate"/>
      </w:r>
      <w:r w:rsidR="00943191">
        <w:rPr>
          <w:noProof/>
        </w:rPr>
        <w:t>5</w:t>
      </w:r>
      <w:r>
        <w:fldChar w:fldCharType="end"/>
      </w:r>
      <w:bookmarkEnd w:id="14"/>
      <w:r>
        <w:rPr>
          <w:noProof/>
        </w:rPr>
        <w:t xml:space="preserve"> Selected characteristics of control variables</w:t>
      </w:r>
    </w:p>
    <w:p w14:paraId="2ABE662F" w14:textId="562E81A4" w:rsidR="008335A2" w:rsidRDefault="00C66CC2" w:rsidP="00C66CC2">
      <w:pPr>
        <w:ind w:firstLine="0"/>
        <w:jc w:val="center"/>
        <w:rPr>
          <w:color w:val="000000" w:themeColor="text1"/>
        </w:rPr>
      </w:pPr>
      <w:r>
        <w:rPr>
          <w:color w:val="000000" w:themeColor="text1"/>
        </w:rPr>
        <w:t>[Table 5 about here]</w:t>
      </w:r>
    </w:p>
    <w:p w14:paraId="0AF87036" w14:textId="4632ABA3" w:rsidR="00C66CC2" w:rsidRDefault="00C66CC2" w:rsidP="00C66CC2">
      <w:pPr>
        <w:spacing w:line="240" w:lineRule="auto"/>
        <w:ind w:firstLine="0"/>
        <w:jc w:val="left"/>
        <w:rPr>
          <w:color w:val="000000" w:themeColor="text1"/>
        </w:rPr>
      </w:pPr>
    </w:p>
    <w:p w14:paraId="3C87E4A9" w14:textId="2DF31044" w:rsidR="00A96B98" w:rsidRPr="0004387C" w:rsidRDefault="00A96B98" w:rsidP="009C0453">
      <w:pPr>
        <w:pStyle w:val="Heading1"/>
        <w:numPr>
          <w:ilvl w:val="0"/>
          <w:numId w:val="33"/>
        </w:numPr>
      </w:pPr>
      <w:bookmarkStart w:id="15" w:name="_Ref157719497"/>
      <w:r w:rsidRPr="00D024F1">
        <w:t>Results</w:t>
      </w:r>
      <w:bookmarkEnd w:id="15"/>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1EB319AE" w:rsidR="00A03CBF" w:rsidRDefault="00A03CBF" w:rsidP="00031822">
      <w:r>
        <w:fldChar w:fldCharType="begin"/>
      </w:r>
      <w:r>
        <w:instrText xml:space="preserve"> REF _Ref149507984 \h </w:instrText>
      </w:r>
      <w:r w:rsidR="00031822">
        <w:instrText xml:space="preserve"> \* MERGEFORMAT </w:instrText>
      </w:r>
      <w:r>
        <w:fldChar w:fldCharType="separate"/>
      </w:r>
      <w:r w:rsidR="00943191">
        <w:t xml:space="preserve">Table </w:t>
      </w:r>
      <w:r w:rsidR="00943191">
        <w:rPr>
          <w:noProof/>
        </w:rPr>
        <w:t>6</w:t>
      </w:r>
      <w:r>
        <w:fldChar w:fldCharType="end"/>
      </w:r>
      <w:r>
        <w:t xml:space="preserve"> lists the </w:t>
      </w:r>
      <w:proofErr w:type="spellStart"/>
      <w:r>
        <w:t>DiD</w:t>
      </w:r>
      <w:proofErr w:type="spellEnd"/>
      <w:r>
        <w:t xml:space="preserve">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6DFF7964" w:rsidR="00FE7E8B" w:rsidRDefault="00531890" w:rsidP="00FE7E8B">
      <w:r>
        <w:t xml:space="preserve">Using Wednesday as the reference level, I note that there is a 1-3 bps increase in the premium </w:t>
      </w:r>
      <w:r w:rsidR="00537BC1">
        <w:t>depending on the trading day.</w:t>
      </w:r>
      <w:r w:rsidR="00FE7E8B">
        <w:t xml:space="preserve"> There is also a 1.0-1.3 bps decrease in the premium for trading in </w:t>
      </w:r>
      <w:r w:rsidR="00FE7E8B">
        <w:lastRenderedPageBreak/>
        <w:t>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r w:rsidR="00640DD5">
        <w:t xml:space="preserve">. Although statistically significant, the magnitude of the effects </w:t>
      </w:r>
      <w:proofErr w:type="gramStart"/>
      <w:r w:rsidR="00640DD5">
        <w:t>are</w:t>
      </w:r>
      <w:proofErr w:type="gramEnd"/>
      <w:r w:rsidR="00640DD5">
        <w:t xml:space="preserve"> small, ranging from 0.03 to 3 bps.</w:t>
      </w:r>
    </w:p>
    <w:p w14:paraId="1F049E33" w14:textId="6C2552FA" w:rsidR="007C0BF5" w:rsidRDefault="004050F2" w:rsidP="00031822">
      <w:r>
        <w:fldChar w:fldCharType="begin"/>
      </w:r>
      <w:r>
        <w:instrText xml:space="preserve"> REF _Ref149509644 \h </w:instrText>
      </w:r>
      <w:r w:rsidR="00031822">
        <w:instrText xml:space="preserve"> \* MERGEFORMAT </w:instrText>
      </w:r>
      <w:r>
        <w:fldChar w:fldCharType="separate"/>
      </w:r>
      <w:r w:rsidR="00943191">
        <w:t xml:space="preserve">Table </w:t>
      </w:r>
      <w:r w:rsidR="00943191">
        <w:rPr>
          <w:noProof/>
        </w:rPr>
        <w:t>7</w:t>
      </w:r>
      <w:r>
        <w:fldChar w:fldCharType="end"/>
      </w:r>
      <w:r>
        <w:t xml:space="preserve"> shows the result of running the simple model on each phase of the data separately. In phase 1, there is no effect of the clearing mandate on the premium. </w:t>
      </w:r>
      <w:r w:rsidR="00640DD5">
        <w:t xml:space="preserve">As noted previously, </w:t>
      </w:r>
      <w:r w:rsidR="00042905">
        <w:t xml:space="preserve">in </w:t>
      </w:r>
      <w:r w:rsidR="00640DD5">
        <w:t>phase 1</w:t>
      </w:r>
      <w:r w:rsidR="00042905">
        <w:t>, the clearing mandate</w:t>
      </w:r>
      <w:r w:rsidR="00640DD5">
        <w:t xml:space="preserve"> only applied to a limited set of market participants (dealers, major swaps participants and active funds). Although the volume of contracts that were cleared increased after the </w:t>
      </w:r>
      <w:r w:rsidR="00042905">
        <w:t>phase 1</w:t>
      </w:r>
      <w:r w:rsidR="00640DD5">
        <w:t xml:space="preserve">, perceptions of </w:t>
      </w:r>
      <w:r w:rsidR="00042905">
        <w:t>counterparty risk apparently did not, likely due to the limited number of participants who were affected. In phase 2 and phase 3, a larger set of market participants fell under the mandate, and the premium increased, as would be expected if clearing diminished counterparty risk.</w:t>
      </w:r>
    </w:p>
    <w:p w14:paraId="2BED27C1" w14:textId="6AF4EB38" w:rsidR="008D236B" w:rsidRDefault="008D236B" w:rsidP="00042905">
      <w:r>
        <w:fldChar w:fldCharType="begin"/>
      </w:r>
      <w:r>
        <w:instrText xml:space="preserve"> REF _Ref161098891 \h </w:instrText>
      </w:r>
      <w:r>
        <w:fldChar w:fldCharType="separate"/>
      </w:r>
      <w:r w:rsidR="00943191">
        <w:t xml:space="preserve">Table </w:t>
      </w:r>
      <w:r w:rsidR="00943191">
        <w:rPr>
          <w:noProof/>
        </w:rPr>
        <w:t>8</w:t>
      </w:r>
      <w:r>
        <w:fldChar w:fldCharType="end"/>
      </w:r>
      <w:r>
        <w:t xml:space="preserve"> shows </w:t>
      </w:r>
      <w:r w:rsidR="00B36827">
        <w:t>the results from a placebo difference-in-differences regression. I pick the 20 trading days before the periods studied above (60 trading days in total across three phases). I create a “placebo” difference-in-differences</w:t>
      </w:r>
      <w:r w:rsidR="00042905">
        <w:t>,</w:t>
      </w:r>
      <w:r w:rsidR="00B36827">
        <w:t xml:space="preserve"> as if there was a transition </w:t>
      </w:r>
      <w:r w:rsidR="00042905">
        <w:t xml:space="preserve">to clearing mandate on </w:t>
      </w:r>
      <w:r w:rsidR="00B36827">
        <w:t xml:space="preserve">Feb 11, May 13 and </w:t>
      </w:r>
      <w:r w:rsidR="00700AF9">
        <w:t xml:space="preserve">Aug 12. </w:t>
      </w:r>
      <w:r w:rsidR="00042905">
        <w:t>T</w:t>
      </w:r>
      <w:r w:rsidR="00700AF9">
        <w:t xml:space="preserve">he results do not show any effect from this placebo </w:t>
      </w:r>
      <w:proofErr w:type="spellStart"/>
      <w:r w:rsidR="00700AF9">
        <w:t>DiD</w:t>
      </w:r>
      <w:proofErr w:type="spellEnd"/>
      <w:r w:rsidR="00700AF9">
        <w:t xml:space="preserve">, further strengthening our belief that the increase in premia seen in the actual </w:t>
      </w:r>
      <w:proofErr w:type="spellStart"/>
      <w:r w:rsidR="00700AF9">
        <w:t>DiD</w:t>
      </w:r>
      <w:proofErr w:type="spellEnd"/>
      <w:r w:rsidR="00700AF9">
        <w:t xml:space="preserve"> is real.</w:t>
      </w:r>
    </w:p>
    <w:p w14:paraId="1562322B" w14:textId="3737C598" w:rsidR="005B5046" w:rsidRDefault="00042905" w:rsidP="004B2BEF">
      <w:r>
        <w:t xml:space="preserve">Table __ shows the results </w:t>
      </w:r>
      <w:r w:rsidR="004B2BEF">
        <w:t xml:space="preserve">of analyzing an alternative currency pair.  GBP-denominated contracts fell under the clearing mandate while CHF-denominated contracts did not. </w:t>
      </w:r>
      <w:proofErr w:type="gramStart"/>
      <w:r w:rsidR="004B2BEF">
        <w:t>Similar to</w:t>
      </w:r>
      <w:proofErr w:type="gramEnd"/>
      <w:r w:rsidR="004B2BEF">
        <w:t xml:space="preserve"> the USD-CAD comparison, GBP contracts show a ~7-8 bps rise in premia following the passage of the mandate.</w:t>
      </w:r>
    </w:p>
    <w:p w14:paraId="730BD612" w14:textId="02C5207E" w:rsidR="005B5046" w:rsidRDefault="005B5046" w:rsidP="00B002D8">
      <w:pPr>
        <w:pStyle w:val="Caption"/>
        <w:keepNext/>
      </w:pPr>
      <w:bookmarkStart w:id="16" w:name="_Ref160963634"/>
      <w:r>
        <w:t xml:space="preserve">Figure </w:t>
      </w:r>
      <w:r>
        <w:fldChar w:fldCharType="begin"/>
      </w:r>
      <w:r>
        <w:instrText xml:space="preserve"> SEQ Figure \* ARABIC </w:instrText>
      </w:r>
      <w:r>
        <w:fldChar w:fldCharType="separate"/>
      </w:r>
      <w:r w:rsidR="00943191">
        <w:rPr>
          <w:noProof/>
        </w:rPr>
        <w:t>4</w:t>
      </w:r>
      <w:r>
        <w:fldChar w:fldCharType="end"/>
      </w:r>
      <w:bookmarkEnd w:id="16"/>
      <w:r>
        <w:t xml:space="preserve">: Bloomberg Reported Swap Rates for USD and CAD denominated interest rate swaps. From left-to-right and top-to-bottom: 2-year swaps during phase 1 (implementation date Mar 11, 2014), phase 2 (implementation date June 10, 2013), and </w:t>
      </w:r>
      <w:r>
        <w:lastRenderedPageBreak/>
        <w:t>phase 3 (implementation date September 9, 2013); 5-year swaps during phase 1, phase 2 and phase 3; 10-year swaps during phase 1, phase 2 and phase 3</w:t>
      </w:r>
    </w:p>
    <w:p w14:paraId="78DCF7EC" w14:textId="698BAEE8" w:rsidR="00B002D8" w:rsidRPr="00B002D8" w:rsidRDefault="00B002D8" w:rsidP="00B002D8">
      <w:pPr>
        <w:jc w:val="center"/>
      </w:pPr>
      <w:r>
        <w:t>[Figure 4 about here]</w:t>
      </w:r>
    </w:p>
    <w:p w14:paraId="283A7C55" w14:textId="77777777" w:rsidR="005B5046" w:rsidRDefault="005B5046" w:rsidP="004B2BEF">
      <w:pPr>
        <w:ind w:firstLine="0"/>
      </w:pPr>
    </w:p>
    <w:p w14:paraId="0DECA66E" w14:textId="38CF5E8E" w:rsidR="00A03CBF" w:rsidRDefault="00A03CBF" w:rsidP="00C66CC2">
      <w:pPr>
        <w:pStyle w:val="Caption"/>
        <w:keepNext/>
        <w:jc w:val="center"/>
      </w:pPr>
      <w:bookmarkStart w:id="17" w:name="_Ref149507984"/>
      <w:r>
        <w:t xml:space="preserve">Table </w:t>
      </w:r>
      <w:r>
        <w:fldChar w:fldCharType="begin"/>
      </w:r>
      <w:r>
        <w:instrText xml:space="preserve"> SEQ Table \* ARABIC </w:instrText>
      </w:r>
      <w:r>
        <w:fldChar w:fldCharType="separate"/>
      </w:r>
      <w:r w:rsidR="00943191">
        <w:rPr>
          <w:noProof/>
        </w:rPr>
        <w:t>6</w:t>
      </w:r>
      <w:r>
        <w:rPr>
          <w:noProof/>
        </w:rPr>
        <w:fldChar w:fldCharType="end"/>
      </w:r>
      <w:bookmarkEnd w:id="17"/>
      <w:r>
        <w:rPr>
          <w:noProof/>
        </w:rPr>
        <w:t xml:space="preserve"> Difference-in-Difference Result</w:t>
      </w:r>
    </w:p>
    <w:p w14:paraId="1FF6B0DE" w14:textId="77777777" w:rsidR="00E106E8" w:rsidRPr="00B254A1" w:rsidRDefault="00E106E8" w:rsidP="004B2BEF"/>
    <w:p w14:paraId="5179D58C" w14:textId="2506B742" w:rsidR="00A03CBF" w:rsidRDefault="00C66CC2" w:rsidP="00031822">
      <w:pPr>
        <w:jc w:val="center"/>
      </w:pPr>
      <w:r>
        <w:t>[Table 6 about here]</w:t>
      </w:r>
    </w:p>
    <w:p w14:paraId="20444B68" w14:textId="19031197" w:rsidR="00C66CC2" w:rsidRDefault="00C66CC2">
      <w:pPr>
        <w:spacing w:line="240" w:lineRule="auto"/>
        <w:ind w:firstLine="0"/>
        <w:jc w:val="left"/>
      </w:pPr>
    </w:p>
    <w:p w14:paraId="61E2A797" w14:textId="77777777" w:rsidR="00C66CC2" w:rsidRDefault="00C66CC2" w:rsidP="00031822">
      <w:pPr>
        <w:jc w:val="center"/>
      </w:pPr>
    </w:p>
    <w:p w14:paraId="5B61C362" w14:textId="2D8E4909" w:rsidR="004050F2" w:rsidRDefault="004050F2" w:rsidP="00C66CC2">
      <w:pPr>
        <w:pStyle w:val="Caption"/>
        <w:keepNext/>
        <w:jc w:val="center"/>
      </w:pPr>
      <w:bookmarkStart w:id="18" w:name="_Ref149509644"/>
      <w:r>
        <w:t xml:space="preserve">Table </w:t>
      </w:r>
      <w:r>
        <w:fldChar w:fldCharType="begin"/>
      </w:r>
      <w:r>
        <w:instrText xml:space="preserve"> SEQ Table \* ARABIC </w:instrText>
      </w:r>
      <w:r>
        <w:fldChar w:fldCharType="separate"/>
      </w:r>
      <w:r w:rsidR="00943191">
        <w:rPr>
          <w:noProof/>
        </w:rPr>
        <w:t>7</w:t>
      </w:r>
      <w:r>
        <w:rPr>
          <w:noProof/>
        </w:rPr>
        <w:fldChar w:fldCharType="end"/>
      </w:r>
      <w:bookmarkEnd w:id="18"/>
      <w:r>
        <w:rPr>
          <w:noProof/>
        </w:rPr>
        <w:t xml:space="preserve"> By Phase DiD Results</w:t>
      </w:r>
    </w:p>
    <w:p w14:paraId="0B05B2FA" w14:textId="77777777" w:rsidR="008D236B" w:rsidRPr="005A0301" w:rsidRDefault="008D236B" w:rsidP="004B2BEF"/>
    <w:p w14:paraId="359A0F22" w14:textId="671EA6E7" w:rsidR="008D236B" w:rsidRPr="005A0301" w:rsidRDefault="00C66CC2" w:rsidP="00640DD5">
      <w:pPr>
        <w:jc w:val="center"/>
      </w:pPr>
      <w:r>
        <w:t>[Table 7 about here]</w:t>
      </w:r>
    </w:p>
    <w:p w14:paraId="3672CE26" w14:textId="25C698DC" w:rsidR="008D236B" w:rsidRDefault="008D236B">
      <w:pPr>
        <w:spacing w:line="240" w:lineRule="auto"/>
        <w:ind w:firstLine="0"/>
        <w:jc w:val="left"/>
      </w:pPr>
    </w:p>
    <w:p w14:paraId="733FD803" w14:textId="77777777" w:rsidR="004050F2" w:rsidRDefault="004050F2" w:rsidP="00031822">
      <w:pPr>
        <w:jc w:val="center"/>
      </w:pPr>
    </w:p>
    <w:p w14:paraId="64A1D7B8" w14:textId="000DA923" w:rsidR="008D236B" w:rsidRPr="006D2BD0" w:rsidRDefault="008D236B" w:rsidP="00B002D8">
      <w:pPr>
        <w:pStyle w:val="Caption"/>
        <w:jc w:val="center"/>
        <w:rPr>
          <w:rFonts w:ascii="Courier New" w:hAnsi="Courier New" w:cs="Courier New"/>
          <w:sz w:val="21"/>
          <w:szCs w:val="21"/>
        </w:rPr>
      </w:pPr>
      <w:bookmarkStart w:id="19" w:name="_Ref161098891"/>
      <w:r>
        <w:t xml:space="preserve">Table </w:t>
      </w:r>
      <w:r>
        <w:fldChar w:fldCharType="begin"/>
      </w:r>
      <w:r>
        <w:instrText xml:space="preserve"> SEQ Table \* ARABIC </w:instrText>
      </w:r>
      <w:r>
        <w:fldChar w:fldCharType="separate"/>
      </w:r>
      <w:r w:rsidR="00943191">
        <w:rPr>
          <w:noProof/>
        </w:rPr>
        <w:t>8</w:t>
      </w:r>
      <w:r>
        <w:fldChar w:fldCharType="end"/>
      </w:r>
      <w:bookmarkEnd w:id="19"/>
      <w:r>
        <w:rPr>
          <w:noProof/>
        </w:rPr>
        <w:t xml:space="preserve"> Placebo difference-in-difference</w:t>
      </w:r>
    </w:p>
    <w:p w14:paraId="1DE20447" w14:textId="1A5764A4" w:rsidR="008D236B" w:rsidRDefault="00B002D8" w:rsidP="00640DD5">
      <w:pPr>
        <w:jc w:val="center"/>
      </w:pPr>
      <w:r>
        <w:t>[Table 8 about here]</w:t>
      </w:r>
    </w:p>
    <w:p w14:paraId="50CBABCA" w14:textId="4EE302F1" w:rsidR="00B002D8" w:rsidRDefault="00B002D8" w:rsidP="004B2BEF"/>
    <w:p w14:paraId="40466E11" w14:textId="610068B4" w:rsidR="002853F0" w:rsidRDefault="002853F0" w:rsidP="00AB12F9">
      <w:pPr>
        <w:pStyle w:val="Heading2"/>
      </w:pPr>
      <w:r>
        <w:t>Liquidity</w:t>
      </w:r>
    </w:p>
    <w:p w14:paraId="1AEA17CD" w14:textId="70E0707B" w:rsidR="003B16CA" w:rsidRDefault="004B2BEF" w:rsidP="00031822">
      <w:r>
        <w:t xml:space="preserve">Table 9 shows the results </w:t>
      </w:r>
      <w:r w:rsidR="003B16CA">
        <w:t>of difference-in-difference regression for the liquidity metric (bid-ask spread as a percentage of mid-price). Note that since the period of study is short (ten trading days before and ten trading after the clearing mandate implementation), and since liquidity is a “market wide”, rather than an individual contract-based measure, the opportunity to control for other variables that impact liquidity is limited. If a longer period were being studied, other variables that impact liquidity</w:t>
      </w:r>
      <w:r w:rsidR="001F696E">
        <w:t>,</w:t>
      </w:r>
      <w:r w:rsidR="003B16CA">
        <w:t xml:space="preserve"> such as monetary policy and credit availability could be added as controls. However, these variables do not change significantly during the short period studied.</w:t>
      </w:r>
    </w:p>
    <w:p w14:paraId="7390CEB8" w14:textId="62049A5E" w:rsidR="002853F0" w:rsidRDefault="003B16CA" w:rsidP="00031822">
      <w:r>
        <w:t xml:space="preserve">The clearing mandate does not impact the liquidity </w:t>
      </w:r>
      <w:r w:rsidR="001F696E">
        <w:t xml:space="preserve">as measured by bid-ask spreads. As noted in the </w:t>
      </w:r>
      <w:r w:rsidR="001319F2">
        <w:t xml:space="preserve">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w:t>
      </w:r>
      <w:r w:rsidR="001319F2">
        <w:lastRenderedPageBreak/>
        <w:t>demand. If the swaps market is monopolistic (that is, new swaps dealers face barriers to entry), then incumbent dealers can choose not to lower their bid-ask spreads and pocket the additional profits from the high demand.</w:t>
      </w:r>
    </w:p>
    <w:p w14:paraId="7F78FE30" w14:textId="1BDED5DB" w:rsidR="002853F0" w:rsidRDefault="002853F0" w:rsidP="00AB12F9">
      <w:pPr>
        <w:pStyle w:val="Heading2"/>
      </w:pPr>
      <w:r>
        <w:t>Price Volatility</w:t>
      </w:r>
    </w:p>
    <w:p w14:paraId="0F321A6C" w14:textId="6A8031CC" w:rsidR="002853F0" w:rsidRPr="002853F0" w:rsidRDefault="001319F2" w:rsidP="00031822">
      <w:r>
        <w:t xml:space="preserve">Table 10 shows the results of </w:t>
      </w:r>
      <w:r w:rsidR="00ED10A4">
        <w:t xml:space="preserve">the price volatility difference-in-difference regression. Price volatility (as measured by realized volatility) is not affected by the clearing mandate. During “normal” trading periods, prices appear to follow a random walk, which makes it difficult to analyze the impact of the clearing mandate on volatility. Only during periods of market stress would we expect the volatility measure to behave differently in cleared vs. uncleared markets. However, since periods of market stress are unique events, this does not lend itself to difference-in-difference type analysis. As an alternative, I perform an “event study” type analysis, looking at the volatility in USD and CAD denominated contracts </w:t>
      </w:r>
      <w:r w:rsidR="00892B9D">
        <w:t>around the time of the (second) “Grexit” vote. Caution should be exercised when interpreting these results, as the “control group” (CAD contracts) have different exposure to the Greek economy than the “treatment” group. Nonetheless, we observe that the USD contracts had much lower price volatility during this period compared to CAD contracts.</w:t>
      </w:r>
    </w:p>
    <w:p w14:paraId="46EB96B1" w14:textId="14F41234" w:rsidR="00A96B98" w:rsidRDefault="00A96B98" w:rsidP="009C0453">
      <w:pPr>
        <w:pStyle w:val="Heading1"/>
        <w:numPr>
          <w:ilvl w:val="0"/>
          <w:numId w:val="33"/>
        </w:numPr>
      </w:pPr>
      <w:bookmarkStart w:id="20" w:name="_Ref157719507"/>
      <w:r>
        <w:t>Conclusion</w:t>
      </w:r>
      <w:bookmarkEnd w:id="20"/>
    </w:p>
    <w:p w14:paraId="04B82C4A" w14:textId="3D7E79AC" w:rsidR="00AE2A76" w:rsidRDefault="00AE2A76" w:rsidP="00AE2A76">
      <w:r>
        <w:t>Conclusion goes here</w:t>
      </w:r>
    </w:p>
    <w:p w14:paraId="2F054196" w14:textId="77777777" w:rsidR="00B9115F" w:rsidRDefault="00B9115F" w:rsidP="00AE2A76"/>
    <w:p w14:paraId="013C1347" w14:textId="78BC429D" w:rsidR="00B9115F" w:rsidRDefault="00B9115F">
      <w:pPr>
        <w:spacing w:line="240" w:lineRule="auto"/>
        <w:ind w:firstLine="0"/>
        <w:jc w:val="left"/>
      </w:pPr>
      <w:r>
        <w:br w:type="page"/>
      </w:r>
    </w:p>
    <w:p w14:paraId="17259E34" w14:textId="77777777" w:rsidR="00CA0708" w:rsidRPr="00CA0708" w:rsidRDefault="00B9115F" w:rsidP="00CA0708">
      <w:pPr>
        <w:pStyle w:val="Bibliography"/>
      </w:pPr>
      <w:r>
        <w:lastRenderedPageBreak/>
        <w:fldChar w:fldCharType="begin"/>
      </w:r>
      <w:r w:rsidR="00D41525">
        <w:instrText xml:space="preserve"> ADDIN ZOTERO_BIBL {"uncited":[],"omitted":[],"custom":[]} CSL_BIBLIOGRAPHY </w:instrText>
      </w:r>
      <w:r>
        <w:fldChar w:fldCharType="separate"/>
      </w:r>
      <w:r w:rsidR="00CA0708" w:rsidRPr="00CA0708">
        <w:t xml:space="preserve">Allen, Franklin, and Douglas Gale. 2000. “Financial Contagion.” </w:t>
      </w:r>
      <w:r w:rsidR="00CA0708" w:rsidRPr="00CA0708">
        <w:rPr>
          <w:i/>
          <w:iCs/>
        </w:rPr>
        <w:t>Journal of Political Economy</w:t>
      </w:r>
      <w:r w:rsidR="00CA0708" w:rsidRPr="00CA0708">
        <w:t xml:space="preserve"> 108 (1): 1–33. https://doi.org/10.1086/262109.</w:t>
      </w:r>
    </w:p>
    <w:p w14:paraId="1932FF32" w14:textId="77777777" w:rsidR="00CA0708" w:rsidRPr="00CA0708" w:rsidRDefault="00CA0708" w:rsidP="00CA0708">
      <w:pPr>
        <w:pStyle w:val="Bibliography"/>
      </w:pPr>
      <w:r w:rsidRPr="00CA0708">
        <w:t>Allen, Franklin, and Douglas M. Gale. 2007. “An Introduction to Financial Crises.” SSRN Scholarly Paper. Rochester, NY. https://doi.org/10.2139/ssrn.1008311.</w:t>
      </w:r>
    </w:p>
    <w:p w14:paraId="5474CD85" w14:textId="77777777" w:rsidR="00CA0708" w:rsidRPr="00CA0708" w:rsidRDefault="00CA0708" w:rsidP="00CA0708">
      <w:pPr>
        <w:pStyle w:val="Bibliography"/>
      </w:pPr>
      <w:r w:rsidRPr="00CA0708">
        <w:t xml:space="preserve">Azad, A. S. M. Sohel, Victor Fang, and Chi-Hsiou Hung. 2012. “Linking the Interest Rate Swap Markets to the Macroeconomic Risk: The UK and Us Evidence.” </w:t>
      </w:r>
      <w:r w:rsidRPr="00CA0708">
        <w:rPr>
          <w:i/>
          <w:iCs/>
        </w:rPr>
        <w:t>International Review of Financial Analysis</w:t>
      </w:r>
      <w:r w:rsidRPr="00CA0708">
        <w:t xml:space="preserve"> 22 (April):38–47. https://doi.org/10.1016/j.irfa.2012.03.001.</w:t>
      </w:r>
    </w:p>
    <w:p w14:paraId="1FFD558A" w14:textId="77777777" w:rsidR="00CA0708" w:rsidRPr="00CA0708" w:rsidRDefault="00CA0708" w:rsidP="00CA0708">
      <w:pPr>
        <w:pStyle w:val="Bibliography"/>
      </w:pPr>
      <w:r w:rsidRPr="00CA0708">
        <w:t xml:space="preserve">Bebchuk, Lucian A., and Itay Goldstein. 2011. “Self-Fulfilling Credit Market Freezes.” </w:t>
      </w:r>
      <w:r w:rsidRPr="00CA0708">
        <w:rPr>
          <w:i/>
          <w:iCs/>
        </w:rPr>
        <w:t>The Review of Financial Studies</w:t>
      </w:r>
      <w:r w:rsidRPr="00CA0708">
        <w:t xml:space="preserve"> 24 (11): 3519–55. https://doi.org/10.1093/rfs/hhr086.</w:t>
      </w:r>
    </w:p>
    <w:p w14:paraId="54C74A07" w14:textId="77777777" w:rsidR="00CA0708" w:rsidRPr="00CA0708" w:rsidRDefault="00CA0708" w:rsidP="00CA0708">
      <w:pPr>
        <w:pStyle w:val="Bibliography"/>
      </w:pPr>
      <w:r w:rsidRPr="00CA0708">
        <w:t>Benos, Evangelos, Wenqian Huang, Albert J. Menkveld, and Michalis Vasios. 2019. “The Cost of Clearing Fragmentation.” SSRN Scholarly Paper ID 3502465. Rochester, NY: Social Science Research Network. https://papers.ssrn.com/abstract=3502465.</w:t>
      </w:r>
    </w:p>
    <w:p w14:paraId="7C6FBF89" w14:textId="77777777" w:rsidR="00CA0708" w:rsidRPr="00CA0708" w:rsidRDefault="00CA0708" w:rsidP="00CA0708">
      <w:pPr>
        <w:pStyle w:val="Bibliography"/>
      </w:pPr>
      <w:r w:rsidRPr="00CA0708">
        <w:t xml:space="preserve">Benos, Evangelos, Richard Payne, and Michalis Vasios. 2020. “Centralized Trading, Transparency, and Interest Rate Swap Market Liquidity: Evidence from the Implementation of the Dodd–Frank Act.” </w:t>
      </w:r>
      <w:r w:rsidRPr="00CA0708">
        <w:rPr>
          <w:i/>
          <w:iCs/>
        </w:rPr>
        <w:t>Journal of Financial and Quantitative Analysis</w:t>
      </w:r>
      <w:r w:rsidRPr="00CA0708">
        <w:t xml:space="preserve"> 55 (1): 159–92. https://doi.org/10.1017/S0022109018001527.</w:t>
      </w:r>
    </w:p>
    <w:p w14:paraId="6613F888" w14:textId="77777777" w:rsidR="00CA0708" w:rsidRPr="00CA0708" w:rsidRDefault="00CA0708" w:rsidP="00CA0708">
      <w:pPr>
        <w:pStyle w:val="Bibliography"/>
      </w:pPr>
      <w:r w:rsidRPr="00CA0708">
        <w:t xml:space="preserve">Bernstein, Asaf, Eric Hughson, and Marc Weidenmier. 2019. “Counterparty Risk and the Establishment of the New York Stock Exchange Clearinghouse.” </w:t>
      </w:r>
      <w:r w:rsidRPr="00CA0708">
        <w:rPr>
          <w:i/>
          <w:iCs/>
        </w:rPr>
        <w:t>Journal of Political Economy</w:t>
      </w:r>
      <w:r w:rsidRPr="00CA0708">
        <w:t xml:space="preserve"> 127 (2): 689–729. https://doi.org/10.1086/701033.</w:t>
      </w:r>
    </w:p>
    <w:p w14:paraId="27326CB9" w14:textId="77777777" w:rsidR="00CA0708" w:rsidRPr="00CA0708" w:rsidRDefault="00CA0708" w:rsidP="00CA0708">
      <w:pPr>
        <w:pStyle w:val="Bibliography"/>
      </w:pPr>
      <w:r w:rsidRPr="00CA0708">
        <w:t xml:space="preserve">Biais, Bruno. 1993. “Price Formation and Equilibrium Liquidity in Fragmented and Centralized Markets.” </w:t>
      </w:r>
      <w:r w:rsidRPr="00CA0708">
        <w:rPr>
          <w:i/>
          <w:iCs/>
        </w:rPr>
        <w:t>The Journal of Finance</w:t>
      </w:r>
      <w:r w:rsidRPr="00CA0708">
        <w:t xml:space="preserve"> 48 (1): 157–85. https://doi.org/10.1111/j.1540-6261.1993.tb04705.x.</w:t>
      </w:r>
    </w:p>
    <w:p w14:paraId="5481BD96" w14:textId="77777777" w:rsidR="00CA0708" w:rsidRPr="00CA0708" w:rsidRDefault="00CA0708" w:rsidP="00CA0708">
      <w:pPr>
        <w:pStyle w:val="Bibliography"/>
      </w:pPr>
      <w:r w:rsidRPr="00CA0708">
        <w:t xml:space="preserve">Bicksler, James, and Andrew H. Chen. 1986. “An Economic Analysis of Interest Rate Swaps.” </w:t>
      </w:r>
      <w:r w:rsidRPr="00CA0708">
        <w:rPr>
          <w:i/>
          <w:iCs/>
        </w:rPr>
        <w:t>The Journal of Finance</w:t>
      </w:r>
      <w:r w:rsidRPr="00CA0708">
        <w:t xml:space="preserve"> 41 (3): 645–55. https://doi.org/10.2307/2328495.</w:t>
      </w:r>
    </w:p>
    <w:p w14:paraId="10530F2B" w14:textId="77777777" w:rsidR="00CA0708" w:rsidRPr="00CA0708" w:rsidRDefault="00CA0708" w:rsidP="00CA0708">
      <w:pPr>
        <w:pStyle w:val="Bibliography"/>
      </w:pPr>
      <w:r w:rsidRPr="00CA0708">
        <w:t>Bolandnazar, Mohammadreza. 2020. “The Market Structure of Dealer-to-Client Interest Rate Swaps.” SSRN Scholarly Paper 3752367. Rochester, NY: Social Science Research Network. https://doi.org/10.2139/ssrn.3752367.</w:t>
      </w:r>
    </w:p>
    <w:p w14:paraId="5D7998C5" w14:textId="77777777" w:rsidR="00CA0708" w:rsidRPr="00CA0708" w:rsidRDefault="00CA0708" w:rsidP="00CA0708">
      <w:pPr>
        <w:pStyle w:val="Bibliography"/>
      </w:pPr>
      <w:r w:rsidRPr="00CA0708">
        <w:t>Boudiaf, Ismael Alexander, Immo Frieden, and Martin Scheicher. 2024. “The Market Liquidity of Interest Rate Swaps.” SSRN Scholarly Paper. Rochester, NY. https://doi.org/10.2139/ssrn.4745740.</w:t>
      </w:r>
    </w:p>
    <w:p w14:paraId="1CE6A798" w14:textId="77777777" w:rsidR="00CA0708" w:rsidRPr="00CA0708" w:rsidRDefault="00CA0708" w:rsidP="00CA0708">
      <w:pPr>
        <w:pStyle w:val="Bibliography"/>
      </w:pPr>
      <w:r w:rsidRPr="00CA0708">
        <w:t xml:space="preserve">Brunnermeier, Markus K. 2009. “Deciphering the Liquidity and Credit Crunch 2007-2008.” </w:t>
      </w:r>
      <w:r w:rsidRPr="00CA0708">
        <w:rPr>
          <w:i/>
          <w:iCs/>
        </w:rPr>
        <w:t>Journal of Economic Perspectives</w:t>
      </w:r>
      <w:r w:rsidRPr="00CA0708">
        <w:t xml:space="preserve"> 23 (1): 77–100. https://doi.org/10.1257/jep.23.1.77.</w:t>
      </w:r>
    </w:p>
    <w:p w14:paraId="57B82685" w14:textId="77777777" w:rsidR="00CA0708" w:rsidRPr="00CA0708" w:rsidRDefault="00CA0708" w:rsidP="00CA0708">
      <w:pPr>
        <w:pStyle w:val="Bibliography"/>
      </w:pPr>
      <w:r w:rsidRPr="00CA0708">
        <w:t xml:space="preserve">Capponi, Agostino, and Martin Larsson. 2015. “Price Contagion through Balance Sheet Linkages.” </w:t>
      </w:r>
      <w:r w:rsidRPr="00CA0708">
        <w:rPr>
          <w:i/>
          <w:iCs/>
        </w:rPr>
        <w:t>The Review of Asset Pricing Studies</w:t>
      </w:r>
      <w:r w:rsidRPr="00CA0708">
        <w:t xml:space="preserve"> 5 (2): 227–53. https://doi.org/10.1093/rapstu/rav006.</w:t>
      </w:r>
    </w:p>
    <w:p w14:paraId="4EAA8DEA" w14:textId="77777777" w:rsidR="00CA0708" w:rsidRPr="00CA0708" w:rsidRDefault="00CA0708" w:rsidP="00CA0708">
      <w:pPr>
        <w:pStyle w:val="Bibliography"/>
      </w:pPr>
      <w:r w:rsidRPr="00CA0708">
        <w:t xml:space="preserve">Cifuentes, Rodrigo, Gianluigi Ferrucci, and Hyun Song Shin. 2005. “Liquidity Risk and Contagion.” </w:t>
      </w:r>
      <w:r w:rsidRPr="00CA0708">
        <w:rPr>
          <w:i/>
          <w:iCs/>
        </w:rPr>
        <w:t>Journal of the European Economic Association</w:t>
      </w:r>
      <w:r w:rsidRPr="00CA0708">
        <w:t xml:space="preserve"> 3 (2–3): 556–66. https://doi.org/10.1162/jeea.2005.3.2-3.556.</w:t>
      </w:r>
    </w:p>
    <w:p w14:paraId="00131C6F" w14:textId="77777777" w:rsidR="00CA0708" w:rsidRPr="00CA0708" w:rsidRDefault="00CA0708" w:rsidP="00CA0708">
      <w:pPr>
        <w:pStyle w:val="Bibliography"/>
      </w:pPr>
      <w:r w:rsidRPr="00CA0708">
        <w:t xml:space="preserve">Diamond, Douglas W., and Philip H. Dybvig. 1983. “Bank Runs, Deposit Insurance, and Liquidity.” </w:t>
      </w:r>
      <w:r w:rsidRPr="00CA0708">
        <w:rPr>
          <w:i/>
          <w:iCs/>
        </w:rPr>
        <w:t>Journal of Political Economy</w:t>
      </w:r>
      <w:r w:rsidRPr="00CA0708">
        <w:t xml:space="preserve"> 91 (3): 401–19. https://doi.org/10.1086/261155.</w:t>
      </w:r>
    </w:p>
    <w:p w14:paraId="78367A4E" w14:textId="77777777" w:rsidR="00CA0708" w:rsidRPr="00CA0708" w:rsidRDefault="00CA0708" w:rsidP="00CA0708">
      <w:pPr>
        <w:pStyle w:val="Bibliography"/>
      </w:pPr>
      <w:r w:rsidRPr="00CA0708">
        <w:t xml:space="preserve">Diamond, Douglas W., and Raghuram G. Rajan. 2011. “Fear of Fire Sales, Illiquidity Seeking, and Credit Freezes *.” </w:t>
      </w:r>
      <w:r w:rsidRPr="00CA0708">
        <w:rPr>
          <w:i/>
          <w:iCs/>
        </w:rPr>
        <w:t>The Quarterly Journal of Economics</w:t>
      </w:r>
      <w:r w:rsidRPr="00CA0708">
        <w:t xml:space="preserve"> 126 (2): 557–91. https://doi.org/10.1093/qje/qjr012.</w:t>
      </w:r>
    </w:p>
    <w:p w14:paraId="5CFEF414" w14:textId="77777777" w:rsidR="00CA0708" w:rsidRPr="00CA0708" w:rsidRDefault="00CA0708" w:rsidP="00CA0708">
      <w:pPr>
        <w:pStyle w:val="Bibliography"/>
      </w:pPr>
      <w:r w:rsidRPr="00CA0708">
        <w:t xml:space="preserve">Duffie, Darrell, and Haoxiang Zhu. 2011. “Does a Central Clearing Counterparty Reduce Counterparty Risk?” </w:t>
      </w:r>
      <w:r w:rsidRPr="00CA0708">
        <w:rPr>
          <w:i/>
          <w:iCs/>
        </w:rPr>
        <w:t>Review of Asset Pricing Studies</w:t>
      </w:r>
      <w:r w:rsidRPr="00CA0708">
        <w:t xml:space="preserve"> 1 (1): 74–95.</w:t>
      </w:r>
    </w:p>
    <w:p w14:paraId="3BE68067" w14:textId="77777777" w:rsidR="00CA0708" w:rsidRPr="00CA0708" w:rsidRDefault="00CA0708" w:rsidP="00CA0708">
      <w:pPr>
        <w:pStyle w:val="Bibliography"/>
      </w:pPr>
      <w:r w:rsidRPr="00CA0708">
        <w:lastRenderedPageBreak/>
        <w:t xml:space="preserve">Gai, Prasanna, and Sujit Kapadia. 2010. “Contagion in Financial Networks.” </w:t>
      </w:r>
      <w:r w:rsidRPr="00CA0708">
        <w:rPr>
          <w:i/>
          <w:iCs/>
        </w:rPr>
        <w:t>Proceedings of the Royal Society A: Mathematical, Physical and Engineering Sciences</w:t>
      </w:r>
      <w:r w:rsidRPr="00CA0708">
        <w:t xml:space="preserve"> 466 (2120): 2401–23. https://doi.org/10.1098/rspa.2009.0410.</w:t>
      </w:r>
    </w:p>
    <w:p w14:paraId="14D8C0CB" w14:textId="77777777" w:rsidR="00CA0708" w:rsidRPr="00CA0708" w:rsidRDefault="00CA0708" w:rsidP="00CA0708">
      <w:pPr>
        <w:pStyle w:val="Bibliography"/>
      </w:pPr>
      <w:r w:rsidRPr="00CA0708">
        <w:t xml:space="preserve">Greenwood, Robin, Augustin Landier, and David Thesmar. 2015. “Vulnerable Banks.” </w:t>
      </w:r>
      <w:r w:rsidRPr="00CA0708">
        <w:rPr>
          <w:i/>
          <w:iCs/>
        </w:rPr>
        <w:t>Journal of Financial Economics</w:t>
      </w:r>
      <w:r w:rsidRPr="00CA0708">
        <w:t xml:space="preserve"> 115 (3): 471–85. https://doi.org/10.1016/j.jfineco.2014.11.006.</w:t>
      </w:r>
    </w:p>
    <w:p w14:paraId="5A68E943" w14:textId="77777777" w:rsidR="00CA0708" w:rsidRPr="00CA0708" w:rsidRDefault="00CA0708" w:rsidP="00CA0708">
      <w:pPr>
        <w:pStyle w:val="Bibliography"/>
      </w:pPr>
      <w:r w:rsidRPr="00CA0708">
        <w:t xml:space="preserve">Jackson, Matthew O., and Agathe Pernoud. 2021. “Systemic Risk in Financial Networks: A Survey.” </w:t>
      </w:r>
      <w:r w:rsidRPr="00CA0708">
        <w:rPr>
          <w:i/>
          <w:iCs/>
        </w:rPr>
        <w:t>Annual Review of Economics</w:t>
      </w:r>
      <w:r w:rsidRPr="00CA0708">
        <w:t xml:space="preserve"> 13 (1): 171–202. https://doi.org/10.1146/annurev-economics-083120-111540.</w:t>
      </w:r>
    </w:p>
    <w:p w14:paraId="05C98E0E" w14:textId="77777777" w:rsidR="00CA0708" w:rsidRPr="00CA0708" w:rsidRDefault="00CA0708" w:rsidP="00CA0708">
      <w:pPr>
        <w:pStyle w:val="Bibliography"/>
      </w:pPr>
      <w:r w:rsidRPr="00CA0708">
        <w:t xml:space="preserve">Kiyotaki, Nobuhiro, and John Moore. 1997. “Credit Cycles.” </w:t>
      </w:r>
      <w:r w:rsidRPr="00CA0708">
        <w:rPr>
          <w:i/>
          <w:iCs/>
        </w:rPr>
        <w:t>Journal of Political Economy</w:t>
      </w:r>
      <w:r w:rsidRPr="00CA0708">
        <w:t xml:space="preserve"> 105 (2): 211–48. https://doi.org/10.1086/262072.</w:t>
      </w:r>
    </w:p>
    <w:p w14:paraId="205B52FB" w14:textId="77777777" w:rsidR="00CA0708" w:rsidRPr="00CA0708" w:rsidRDefault="00CA0708" w:rsidP="00CA0708">
      <w:pPr>
        <w:pStyle w:val="Bibliography"/>
      </w:pPr>
      <w:r w:rsidRPr="00CA0708">
        <w:t>Kleist, Karsten von, and C. Mallo. 2011. “OTC Derivatives Market Activity in the Second Half of 2010.” Bank of International Settlements. https://www.bis.org/publ/otc_hy1105.pdf.</w:t>
      </w:r>
    </w:p>
    <w:p w14:paraId="6A8B1AE2" w14:textId="77777777" w:rsidR="00CA0708" w:rsidRPr="00CA0708" w:rsidRDefault="00CA0708" w:rsidP="00CA0708">
      <w:pPr>
        <w:pStyle w:val="Bibliography"/>
      </w:pPr>
      <w:r w:rsidRPr="00CA0708">
        <w:t xml:space="preserve">Liu, Jun, Francis A. Longstaff, and Ravit E. Mandell. 2006. “The Market Price of Risk in Interest Rate Swaps: The Roles of Default and Liquidity Risks.” </w:t>
      </w:r>
      <w:r w:rsidRPr="00CA0708">
        <w:rPr>
          <w:i/>
          <w:iCs/>
        </w:rPr>
        <w:t>The Journal of Business</w:t>
      </w:r>
      <w:r w:rsidRPr="00CA0708">
        <w:t xml:space="preserve"> 79 (5): 2337–59. https://doi.org/10.1086/505237.</w:t>
      </w:r>
    </w:p>
    <w:p w14:paraId="759336AD" w14:textId="77777777" w:rsidR="00CA0708" w:rsidRPr="00CA0708" w:rsidRDefault="00CA0708" w:rsidP="00CA0708">
      <w:pPr>
        <w:pStyle w:val="Bibliography"/>
      </w:pPr>
      <w:r w:rsidRPr="00CA0708">
        <w:t xml:space="preserve">Loon, Yee Cheng, and Zhaodong Ken Zhong. 2014. “The Impact of Central Clearing on Counterparty Risk, Liquidity, and Trading: Evidence from the Credit Default Swap Market.” </w:t>
      </w:r>
      <w:r w:rsidRPr="00CA0708">
        <w:rPr>
          <w:i/>
          <w:iCs/>
        </w:rPr>
        <w:t>Journal of Financial Economics</w:t>
      </w:r>
      <w:r w:rsidRPr="00CA0708">
        <w:t xml:space="preserve"> 112 (1): 91–115. https://doi.org/10.1016/j.jfineco.2013.12.001.</w:t>
      </w:r>
    </w:p>
    <w:p w14:paraId="2BA57E3D" w14:textId="77777777" w:rsidR="00CA0708" w:rsidRPr="00CA0708" w:rsidRDefault="00CA0708" w:rsidP="00CA0708">
      <w:pPr>
        <w:pStyle w:val="Bibliography"/>
      </w:pPr>
      <w:r w:rsidRPr="00CA0708">
        <w:t xml:space="preserve">McPartland, John W. 2009. “Clearing and Settlement of Exchange Traded Derivatives.” </w:t>
      </w:r>
      <w:r w:rsidRPr="00CA0708">
        <w:rPr>
          <w:i/>
          <w:iCs/>
        </w:rPr>
        <w:t>Chicago Fed Letter</w:t>
      </w:r>
      <w:r w:rsidRPr="00CA0708">
        <w:t xml:space="preserve"> 267 (2). https://fraser.stlouisfed.org/files/docs/historical/frbchi/policydiscussion/frbchi_policy_2009-02.pdf.</w:t>
      </w:r>
    </w:p>
    <w:p w14:paraId="06E8B983" w14:textId="77777777" w:rsidR="00CA0708" w:rsidRPr="00CA0708" w:rsidRDefault="00CA0708" w:rsidP="00CA0708">
      <w:pPr>
        <w:pStyle w:val="Bibliography"/>
      </w:pPr>
      <w:r w:rsidRPr="00CA0708">
        <w:t xml:space="preserve">Minton, Bernadette A. 1997. “An Empirical Examination of Basic Valuation Models for Plain Vanilla U.S. Interest Rate Swaps.” </w:t>
      </w:r>
      <w:r w:rsidRPr="00CA0708">
        <w:rPr>
          <w:i/>
          <w:iCs/>
        </w:rPr>
        <w:t>Journal of Financial Economics</w:t>
      </w:r>
      <w:r w:rsidRPr="00CA0708">
        <w:t xml:space="preserve"> 44 (2): 251–77. https://doi.org/10.1016/S0304-405X(97)00005-6.</w:t>
      </w:r>
    </w:p>
    <w:p w14:paraId="292197C7" w14:textId="77777777" w:rsidR="00CA0708" w:rsidRPr="00CA0708" w:rsidRDefault="00CA0708" w:rsidP="00CA0708">
      <w:pPr>
        <w:pStyle w:val="Bibliography"/>
      </w:pPr>
      <w:r w:rsidRPr="00CA0708">
        <w:t>Pirrong, Craig. 2011. “The Economics of Central Clearing: Theory and Practice.”</w:t>
      </w:r>
    </w:p>
    <w:p w14:paraId="08C8882F" w14:textId="77777777" w:rsidR="00CA0708" w:rsidRPr="00CA0708" w:rsidRDefault="00CA0708" w:rsidP="00CA0708">
      <w:pPr>
        <w:pStyle w:val="Bibliography"/>
      </w:pPr>
      <w:r w:rsidRPr="00CA0708">
        <w:t xml:space="preserve">Rochet, Jean-Charles, and Jean Tirole. 1996. “Interbank Lending and Systemic Risk.” </w:t>
      </w:r>
      <w:r w:rsidRPr="00CA0708">
        <w:rPr>
          <w:i/>
          <w:iCs/>
        </w:rPr>
        <w:t>Journal of Money, Credit and Banking</w:t>
      </w:r>
      <w:r w:rsidRPr="00CA0708">
        <w:t xml:space="preserve"> 28 (4): 733–62. https://doi.org/10.2307/2077918.</w:t>
      </w:r>
    </w:p>
    <w:p w14:paraId="101D3337" w14:textId="77777777" w:rsidR="00CA0708" w:rsidRPr="00CA0708" w:rsidRDefault="00CA0708" w:rsidP="00CA0708">
      <w:pPr>
        <w:pStyle w:val="Bibliography"/>
      </w:pPr>
      <w:r w:rsidRPr="00CA0708">
        <w:t xml:space="preserve">Roll, Richard. 1984. “A Simple Implicit Measure of the Effective Bid-Ask Spread in an Efficient Market.” </w:t>
      </w:r>
      <w:r w:rsidRPr="00CA0708">
        <w:rPr>
          <w:i/>
          <w:iCs/>
        </w:rPr>
        <w:t>The Journal of Finance</w:t>
      </w:r>
      <w:r w:rsidRPr="00CA0708">
        <w:t xml:space="preserve"> 39 (4): 1127–39. https://doi.org/10.1111/j.1540-6261.1984.tb03897.x.</w:t>
      </w:r>
    </w:p>
    <w:p w14:paraId="4B428B0A" w14:textId="77777777" w:rsidR="00CA0708" w:rsidRPr="00CA0708" w:rsidRDefault="00CA0708" w:rsidP="00CA0708">
      <w:pPr>
        <w:pStyle w:val="Bibliography"/>
      </w:pPr>
      <w:r w:rsidRPr="00CA0708">
        <w:t>Skarr, Doug, and Kristin Szakaly-Moore. 2007. “Understanding Interest Rate Swap Math &amp; Pricing.” California Debt and Investment Advisory Commission. https://www.treasurer.ca.gov/cdiac/publications/math.pdf.</w:t>
      </w:r>
    </w:p>
    <w:p w14:paraId="52DCD21A" w14:textId="77777777" w:rsidR="00CA0708" w:rsidRPr="00CA0708" w:rsidRDefault="00CA0708" w:rsidP="00CA0708">
      <w:pPr>
        <w:pStyle w:val="Bibliography"/>
      </w:pPr>
      <w:r w:rsidRPr="00CA0708">
        <w:t xml:space="preserve">Smith, Clifford W., Charles W. Smithson, and Lee Macdonald Wakeman. 1988. “The Market for Interest Rate Swaps.” </w:t>
      </w:r>
      <w:r w:rsidRPr="00CA0708">
        <w:rPr>
          <w:i/>
          <w:iCs/>
        </w:rPr>
        <w:t>Financial Management</w:t>
      </w:r>
      <w:r w:rsidRPr="00CA0708">
        <w:t xml:space="preserve"> 17 (4): 34–44. https://doi.org/10.2307/3665765.</w:t>
      </w:r>
    </w:p>
    <w:p w14:paraId="7C75169E" w14:textId="77777777" w:rsidR="00CA0708" w:rsidRPr="00CA0708" w:rsidRDefault="00CA0708" w:rsidP="00CA0708">
      <w:pPr>
        <w:pStyle w:val="Bibliography"/>
      </w:pPr>
      <w:r w:rsidRPr="00CA0708">
        <w:t xml:space="preserve">Sun, Tong-sheng, Suresh Sundaresan, and Ching Wang. 1993. “Interest Rate Swaps: An Empirical Investigation.” </w:t>
      </w:r>
      <w:r w:rsidRPr="00CA0708">
        <w:rPr>
          <w:i/>
          <w:iCs/>
        </w:rPr>
        <w:t>Journal of Financial Economics</w:t>
      </w:r>
      <w:r w:rsidRPr="00CA0708">
        <w:t xml:space="preserve"> 34 (1): 77–99. https://doi.org/10.1016/0304-405X(93)90041-9.</w:t>
      </w:r>
    </w:p>
    <w:p w14:paraId="6954673C" w14:textId="383FAEEF" w:rsidR="00B9115F" w:rsidRPr="00AE2A76" w:rsidRDefault="00B9115F" w:rsidP="00AE2A76">
      <w:r>
        <w:fldChar w:fldCharType="end"/>
      </w:r>
    </w:p>
    <w:sectPr w:rsidR="00B9115F" w:rsidRPr="00AE2A7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0E405F" w14:textId="77777777" w:rsidR="00065EFF" w:rsidRDefault="00065EFF" w:rsidP="00633D5C">
      <w:r>
        <w:separator/>
      </w:r>
    </w:p>
  </w:endnote>
  <w:endnote w:type="continuationSeparator" w:id="0">
    <w:p w14:paraId="4D74578C" w14:textId="77777777" w:rsidR="00065EFF" w:rsidRDefault="00065EFF" w:rsidP="00633D5C">
      <w:r>
        <w:continuationSeparator/>
      </w:r>
    </w:p>
  </w:endnote>
  <w:endnote w:type="continuationNotice" w:id="1">
    <w:p w14:paraId="17B9AC02" w14:textId="77777777" w:rsidR="00065EFF" w:rsidRDefault="00065E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70CA3" w14:textId="77777777" w:rsidR="00065EFF" w:rsidRDefault="00065EFF" w:rsidP="00633D5C">
      <w:r>
        <w:separator/>
      </w:r>
    </w:p>
  </w:footnote>
  <w:footnote w:type="continuationSeparator" w:id="0">
    <w:p w14:paraId="20C1EBCA" w14:textId="77777777" w:rsidR="00065EFF" w:rsidRDefault="00065EFF" w:rsidP="00633D5C">
      <w:r>
        <w:continuationSeparator/>
      </w:r>
    </w:p>
  </w:footnote>
  <w:footnote w:type="continuationNotice" w:id="1">
    <w:p w14:paraId="178788FA" w14:textId="77777777" w:rsidR="00065EFF" w:rsidRDefault="00065EFF"/>
  </w:footnote>
  <w:footnote w:id="2">
    <w:p w14:paraId="4FE09119" w14:textId="2D2F1788" w:rsidR="00D41525" w:rsidRDefault="00D41525">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43EBE5EA" w14:textId="00625F7E" w:rsidR="00CA0708" w:rsidRDefault="00CA0708" w:rsidP="00CA0708">
      <w:pPr>
        <w:pStyle w:val="FootnoteText"/>
      </w:pPr>
      <w:r>
        <w:rPr>
          <w:rStyle w:val="FootnoteReference"/>
        </w:rPr>
        <w:footnoteRef/>
      </w:r>
      <w:r>
        <w:t xml:space="preserve"> The </w:t>
      </w:r>
      <w:r w:rsidR="00B40742">
        <w:t xml:space="preserve">clearing </w:t>
      </w:r>
      <w:r>
        <w:t xml:space="preserve">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2E914C86" w14:textId="7CA1010D" w:rsidR="00DB3BA3" w:rsidRDefault="00DB3BA3">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2905"/>
    <w:rsid w:val="0004387C"/>
    <w:rsid w:val="00044125"/>
    <w:rsid w:val="00046423"/>
    <w:rsid w:val="000510E8"/>
    <w:rsid w:val="00053C4A"/>
    <w:rsid w:val="00057A12"/>
    <w:rsid w:val="000614F4"/>
    <w:rsid w:val="00061729"/>
    <w:rsid w:val="00065EFF"/>
    <w:rsid w:val="0006794D"/>
    <w:rsid w:val="000712B2"/>
    <w:rsid w:val="000761CF"/>
    <w:rsid w:val="00077366"/>
    <w:rsid w:val="00077879"/>
    <w:rsid w:val="0008027D"/>
    <w:rsid w:val="0008096F"/>
    <w:rsid w:val="000816B7"/>
    <w:rsid w:val="000939CA"/>
    <w:rsid w:val="00096D58"/>
    <w:rsid w:val="0009785E"/>
    <w:rsid w:val="000A41CF"/>
    <w:rsid w:val="000A5607"/>
    <w:rsid w:val="000A677E"/>
    <w:rsid w:val="000A7150"/>
    <w:rsid w:val="000A7FDC"/>
    <w:rsid w:val="000B5142"/>
    <w:rsid w:val="000B7B5D"/>
    <w:rsid w:val="000C07B7"/>
    <w:rsid w:val="000C5086"/>
    <w:rsid w:val="000C584E"/>
    <w:rsid w:val="000C76FB"/>
    <w:rsid w:val="000D2256"/>
    <w:rsid w:val="000D4B1B"/>
    <w:rsid w:val="000D7CEC"/>
    <w:rsid w:val="000E2133"/>
    <w:rsid w:val="000E6933"/>
    <w:rsid w:val="000F0F21"/>
    <w:rsid w:val="000F28B2"/>
    <w:rsid w:val="000F3327"/>
    <w:rsid w:val="0010299E"/>
    <w:rsid w:val="001124E1"/>
    <w:rsid w:val="0011666A"/>
    <w:rsid w:val="001234EE"/>
    <w:rsid w:val="00124826"/>
    <w:rsid w:val="0012752B"/>
    <w:rsid w:val="001317B0"/>
    <w:rsid w:val="001319F2"/>
    <w:rsid w:val="00131FCD"/>
    <w:rsid w:val="00143C59"/>
    <w:rsid w:val="0014676D"/>
    <w:rsid w:val="00147694"/>
    <w:rsid w:val="00155FCB"/>
    <w:rsid w:val="00161437"/>
    <w:rsid w:val="0016169B"/>
    <w:rsid w:val="00164132"/>
    <w:rsid w:val="001655FC"/>
    <w:rsid w:val="00166D41"/>
    <w:rsid w:val="00170083"/>
    <w:rsid w:val="00180890"/>
    <w:rsid w:val="00184052"/>
    <w:rsid w:val="00191190"/>
    <w:rsid w:val="00191C9A"/>
    <w:rsid w:val="00194EB9"/>
    <w:rsid w:val="001A25AE"/>
    <w:rsid w:val="001A6EFA"/>
    <w:rsid w:val="001A7F55"/>
    <w:rsid w:val="001B775F"/>
    <w:rsid w:val="001C1D1C"/>
    <w:rsid w:val="001C24F9"/>
    <w:rsid w:val="001C74A9"/>
    <w:rsid w:val="001D3062"/>
    <w:rsid w:val="001D57E1"/>
    <w:rsid w:val="001F4D2E"/>
    <w:rsid w:val="001F696E"/>
    <w:rsid w:val="001F7299"/>
    <w:rsid w:val="002009FF"/>
    <w:rsid w:val="00200D6D"/>
    <w:rsid w:val="00200E6F"/>
    <w:rsid w:val="002112FE"/>
    <w:rsid w:val="002172B6"/>
    <w:rsid w:val="002202C1"/>
    <w:rsid w:val="00220BDA"/>
    <w:rsid w:val="00220F82"/>
    <w:rsid w:val="00232831"/>
    <w:rsid w:val="00233C90"/>
    <w:rsid w:val="002343F4"/>
    <w:rsid w:val="00234D83"/>
    <w:rsid w:val="00243E6E"/>
    <w:rsid w:val="00246F90"/>
    <w:rsid w:val="0025043C"/>
    <w:rsid w:val="002570E4"/>
    <w:rsid w:val="00265F4A"/>
    <w:rsid w:val="002718B1"/>
    <w:rsid w:val="0027378C"/>
    <w:rsid w:val="00275B46"/>
    <w:rsid w:val="0028086E"/>
    <w:rsid w:val="00284488"/>
    <w:rsid w:val="002853F0"/>
    <w:rsid w:val="00286D2E"/>
    <w:rsid w:val="00286E2A"/>
    <w:rsid w:val="00290667"/>
    <w:rsid w:val="00290E18"/>
    <w:rsid w:val="00293578"/>
    <w:rsid w:val="002938B2"/>
    <w:rsid w:val="002A688F"/>
    <w:rsid w:val="002B03E9"/>
    <w:rsid w:val="002B63F1"/>
    <w:rsid w:val="002C58F6"/>
    <w:rsid w:val="002C726E"/>
    <w:rsid w:val="002D09A5"/>
    <w:rsid w:val="002D4411"/>
    <w:rsid w:val="002D4CD7"/>
    <w:rsid w:val="002E0CE1"/>
    <w:rsid w:val="002E6207"/>
    <w:rsid w:val="002E6266"/>
    <w:rsid w:val="002F3376"/>
    <w:rsid w:val="002F4ED0"/>
    <w:rsid w:val="002F6C5B"/>
    <w:rsid w:val="00301A1C"/>
    <w:rsid w:val="00305FCA"/>
    <w:rsid w:val="0031486E"/>
    <w:rsid w:val="00320206"/>
    <w:rsid w:val="0032163A"/>
    <w:rsid w:val="003314C1"/>
    <w:rsid w:val="00336313"/>
    <w:rsid w:val="0033757F"/>
    <w:rsid w:val="0034098A"/>
    <w:rsid w:val="003439E1"/>
    <w:rsid w:val="00343A08"/>
    <w:rsid w:val="00345031"/>
    <w:rsid w:val="003520EC"/>
    <w:rsid w:val="003564C5"/>
    <w:rsid w:val="00357E12"/>
    <w:rsid w:val="00362ED7"/>
    <w:rsid w:val="00366CA0"/>
    <w:rsid w:val="0037689C"/>
    <w:rsid w:val="003778E9"/>
    <w:rsid w:val="00377D40"/>
    <w:rsid w:val="00380D21"/>
    <w:rsid w:val="00381A4D"/>
    <w:rsid w:val="0038485E"/>
    <w:rsid w:val="00387B98"/>
    <w:rsid w:val="0039332A"/>
    <w:rsid w:val="003936A2"/>
    <w:rsid w:val="0039392E"/>
    <w:rsid w:val="0039580A"/>
    <w:rsid w:val="003A69DC"/>
    <w:rsid w:val="003B1077"/>
    <w:rsid w:val="003B16CA"/>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30C3C"/>
    <w:rsid w:val="00434FFE"/>
    <w:rsid w:val="00435055"/>
    <w:rsid w:val="00435E0C"/>
    <w:rsid w:val="00440DF6"/>
    <w:rsid w:val="00440E83"/>
    <w:rsid w:val="00441C17"/>
    <w:rsid w:val="004446BE"/>
    <w:rsid w:val="00445059"/>
    <w:rsid w:val="00446E24"/>
    <w:rsid w:val="0044741C"/>
    <w:rsid w:val="00451E7F"/>
    <w:rsid w:val="004521B3"/>
    <w:rsid w:val="00455D2C"/>
    <w:rsid w:val="00455F39"/>
    <w:rsid w:val="004567C0"/>
    <w:rsid w:val="00456AFB"/>
    <w:rsid w:val="0047037D"/>
    <w:rsid w:val="00470CAE"/>
    <w:rsid w:val="00470F75"/>
    <w:rsid w:val="00475EE6"/>
    <w:rsid w:val="00476D32"/>
    <w:rsid w:val="004776E9"/>
    <w:rsid w:val="00482903"/>
    <w:rsid w:val="00487EF1"/>
    <w:rsid w:val="00492449"/>
    <w:rsid w:val="00492712"/>
    <w:rsid w:val="004A2BFC"/>
    <w:rsid w:val="004B2BEF"/>
    <w:rsid w:val="004B3291"/>
    <w:rsid w:val="004C093C"/>
    <w:rsid w:val="004C1AD0"/>
    <w:rsid w:val="004D2D2D"/>
    <w:rsid w:val="004D458D"/>
    <w:rsid w:val="004D5907"/>
    <w:rsid w:val="004E5AEE"/>
    <w:rsid w:val="004F0BE2"/>
    <w:rsid w:val="004F43A3"/>
    <w:rsid w:val="00502B0A"/>
    <w:rsid w:val="00506DDF"/>
    <w:rsid w:val="00525BB3"/>
    <w:rsid w:val="0053175A"/>
    <w:rsid w:val="00531890"/>
    <w:rsid w:val="005356E2"/>
    <w:rsid w:val="005364E5"/>
    <w:rsid w:val="00537BC1"/>
    <w:rsid w:val="00540C73"/>
    <w:rsid w:val="00540DEF"/>
    <w:rsid w:val="00544B00"/>
    <w:rsid w:val="00550DA4"/>
    <w:rsid w:val="00551244"/>
    <w:rsid w:val="00552C5E"/>
    <w:rsid w:val="005534B7"/>
    <w:rsid w:val="0056306A"/>
    <w:rsid w:val="005651C7"/>
    <w:rsid w:val="00566732"/>
    <w:rsid w:val="00571695"/>
    <w:rsid w:val="005744E9"/>
    <w:rsid w:val="00575523"/>
    <w:rsid w:val="00577089"/>
    <w:rsid w:val="0057724B"/>
    <w:rsid w:val="005812DC"/>
    <w:rsid w:val="00581A36"/>
    <w:rsid w:val="00586A9D"/>
    <w:rsid w:val="00593184"/>
    <w:rsid w:val="00594130"/>
    <w:rsid w:val="005A0C96"/>
    <w:rsid w:val="005A5A35"/>
    <w:rsid w:val="005A6ADC"/>
    <w:rsid w:val="005A7D26"/>
    <w:rsid w:val="005A7F47"/>
    <w:rsid w:val="005B1FFE"/>
    <w:rsid w:val="005B2B99"/>
    <w:rsid w:val="005B3289"/>
    <w:rsid w:val="005B5046"/>
    <w:rsid w:val="005C11C0"/>
    <w:rsid w:val="005D0AA8"/>
    <w:rsid w:val="005D43C4"/>
    <w:rsid w:val="005E0C46"/>
    <w:rsid w:val="005F14CA"/>
    <w:rsid w:val="005F327C"/>
    <w:rsid w:val="005F6B4A"/>
    <w:rsid w:val="005F746F"/>
    <w:rsid w:val="0060706F"/>
    <w:rsid w:val="00607456"/>
    <w:rsid w:val="00611EB7"/>
    <w:rsid w:val="00622956"/>
    <w:rsid w:val="00625ECF"/>
    <w:rsid w:val="00627579"/>
    <w:rsid w:val="00633D5C"/>
    <w:rsid w:val="0063560A"/>
    <w:rsid w:val="0063608A"/>
    <w:rsid w:val="00640DD5"/>
    <w:rsid w:val="00644114"/>
    <w:rsid w:val="006450BA"/>
    <w:rsid w:val="00655B55"/>
    <w:rsid w:val="00664E0B"/>
    <w:rsid w:val="00671C67"/>
    <w:rsid w:val="006722D1"/>
    <w:rsid w:val="006738CB"/>
    <w:rsid w:val="00674BB7"/>
    <w:rsid w:val="006875A1"/>
    <w:rsid w:val="006922D3"/>
    <w:rsid w:val="0069541B"/>
    <w:rsid w:val="006A2C0D"/>
    <w:rsid w:val="006A345A"/>
    <w:rsid w:val="006A6918"/>
    <w:rsid w:val="006B3C2F"/>
    <w:rsid w:val="006B6124"/>
    <w:rsid w:val="006C0D52"/>
    <w:rsid w:val="006C1963"/>
    <w:rsid w:val="006C36D2"/>
    <w:rsid w:val="006C395A"/>
    <w:rsid w:val="006C5B6D"/>
    <w:rsid w:val="006D47F1"/>
    <w:rsid w:val="006E06F9"/>
    <w:rsid w:val="006E44BE"/>
    <w:rsid w:val="006F1F0C"/>
    <w:rsid w:val="00700348"/>
    <w:rsid w:val="00700AF9"/>
    <w:rsid w:val="0070689F"/>
    <w:rsid w:val="00715923"/>
    <w:rsid w:val="0072700E"/>
    <w:rsid w:val="007303A6"/>
    <w:rsid w:val="00733F0D"/>
    <w:rsid w:val="00747315"/>
    <w:rsid w:val="007475B0"/>
    <w:rsid w:val="0075318B"/>
    <w:rsid w:val="0075597E"/>
    <w:rsid w:val="00755BED"/>
    <w:rsid w:val="0076305C"/>
    <w:rsid w:val="00766098"/>
    <w:rsid w:val="007721E7"/>
    <w:rsid w:val="00781C1A"/>
    <w:rsid w:val="00781E75"/>
    <w:rsid w:val="00782C1A"/>
    <w:rsid w:val="007A0DBE"/>
    <w:rsid w:val="007A4E27"/>
    <w:rsid w:val="007B2C40"/>
    <w:rsid w:val="007B359F"/>
    <w:rsid w:val="007C0619"/>
    <w:rsid w:val="007C099B"/>
    <w:rsid w:val="007C0BF5"/>
    <w:rsid w:val="007D359F"/>
    <w:rsid w:val="007E0CF8"/>
    <w:rsid w:val="007E1203"/>
    <w:rsid w:val="007E2F87"/>
    <w:rsid w:val="007E3CB7"/>
    <w:rsid w:val="007E6044"/>
    <w:rsid w:val="007E64B2"/>
    <w:rsid w:val="007E6980"/>
    <w:rsid w:val="007F2238"/>
    <w:rsid w:val="007F6DDE"/>
    <w:rsid w:val="00802DBB"/>
    <w:rsid w:val="00804046"/>
    <w:rsid w:val="008057C4"/>
    <w:rsid w:val="00810636"/>
    <w:rsid w:val="008138CB"/>
    <w:rsid w:val="00817C94"/>
    <w:rsid w:val="00820E82"/>
    <w:rsid w:val="00821AC5"/>
    <w:rsid w:val="0082521E"/>
    <w:rsid w:val="00826DDA"/>
    <w:rsid w:val="00827924"/>
    <w:rsid w:val="008335A2"/>
    <w:rsid w:val="00834DE5"/>
    <w:rsid w:val="00836236"/>
    <w:rsid w:val="00841768"/>
    <w:rsid w:val="00847A0D"/>
    <w:rsid w:val="0085075E"/>
    <w:rsid w:val="0086025D"/>
    <w:rsid w:val="008640B2"/>
    <w:rsid w:val="0086454B"/>
    <w:rsid w:val="00864A3C"/>
    <w:rsid w:val="008652DB"/>
    <w:rsid w:val="0086750E"/>
    <w:rsid w:val="00870739"/>
    <w:rsid w:val="00876F18"/>
    <w:rsid w:val="00877DDF"/>
    <w:rsid w:val="00882716"/>
    <w:rsid w:val="00883714"/>
    <w:rsid w:val="0088504F"/>
    <w:rsid w:val="0089167A"/>
    <w:rsid w:val="00892B9D"/>
    <w:rsid w:val="0089422D"/>
    <w:rsid w:val="00896370"/>
    <w:rsid w:val="00896FE8"/>
    <w:rsid w:val="008A0C37"/>
    <w:rsid w:val="008A0DFD"/>
    <w:rsid w:val="008A1B3C"/>
    <w:rsid w:val="008A5DF5"/>
    <w:rsid w:val="008A6B76"/>
    <w:rsid w:val="008A79F1"/>
    <w:rsid w:val="008B5A3B"/>
    <w:rsid w:val="008B7733"/>
    <w:rsid w:val="008C2ACA"/>
    <w:rsid w:val="008C32AF"/>
    <w:rsid w:val="008C6991"/>
    <w:rsid w:val="008C6CD4"/>
    <w:rsid w:val="008D1C73"/>
    <w:rsid w:val="008D236B"/>
    <w:rsid w:val="008D236F"/>
    <w:rsid w:val="008D5647"/>
    <w:rsid w:val="008E3043"/>
    <w:rsid w:val="008E38DA"/>
    <w:rsid w:val="008E6500"/>
    <w:rsid w:val="008F2992"/>
    <w:rsid w:val="008F79E0"/>
    <w:rsid w:val="008F7BF3"/>
    <w:rsid w:val="009022B9"/>
    <w:rsid w:val="00905428"/>
    <w:rsid w:val="00914E91"/>
    <w:rsid w:val="009150D9"/>
    <w:rsid w:val="0092248B"/>
    <w:rsid w:val="00924BA1"/>
    <w:rsid w:val="00935B7D"/>
    <w:rsid w:val="00935E65"/>
    <w:rsid w:val="00936FB0"/>
    <w:rsid w:val="009373A0"/>
    <w:rsid w:val="00941B60"/>
    <w:rsid w:val="00943191"/>
    <w:rsid w:val="0095406B"/>
    <w:rsid w:val="009561B4"/>
    <w:rsid w:val="00956D41"/>
    <w:rsid w:val="00962018"/>
    <w:rsid w:val="00965D68"/>
    <w:rsid w:val="00973581"/>
    <w:rsid w:val="00974463"/>
    <w:rsid w:val="00981DE6"/>
    <w:rsid w:val="00981EFF"/>
    <w:rsid w:val="00991610"/>
    <w:rsid w:val="009956C6"/>
    <w:rsid w:val="009A69FA"/>
    <w:rsid w:val="009A7D6A"/>
    <w:rsid w:val="009B1EFD"/>
    <w:rsid w:val="009B3B11"/>
    <w:rsid w:val="009C0453"/>
    <w:rsid w:val="009C1462"/>
    <w:rsid w:val="009C4761"/>
    <w:rsid w:val="009C4BAC"/>
    <w:rsid w:val="009C7A56"/>
    <w:rsid w:val="009F06E5"/>
    <w:rsid w:val="009F1DA7"/>
    <w:rsid w:val="009F7AFA"/>
    <w:rsid w:val="009F7D7F"/>
    <w:rsid w:val="00A000EF"/>
    <w:rsid w:val="00A03CBF"/>
    <w:rsid w:val="00A04EBB"/>
    <w:rsid w:val="00A05111"/>
    <w:rsid w:val="00A219EC"/>
    <w:rsid w:val="00A21F7B"/>
    <w:rsid w:val="00A271B6"/>
    <w:rsid w:val="00A355B6"/>
    <w:rsid w:val="00A41FF7"/>
    <w:rsid w:val="00A4495A"/>
    <w:rsid w:val="00A52DB0"/>
    <w:rsid w:val="00A53B21"/>
    <w:rsid w:val="00A626E0"/>
    <w:rsid w:val="00A6337A"/>
    <w:rsid w:val="00A64960"/>
    <w:rsid w:val="00A66524"/>
    <w:rsid w:val="00A669F6"/>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D3117"/>
    <w:rsid w:val="00AE15AA"/>
    <w:rsid w:val="00AE2A76"/>
    <w:rsid w:val="00AE5664"/>
    <w:rsid w:val="00AE5AFF"/>
    <w:rsid w:val="00AE6CBB"/>
    <w:rsid w:val="00AF1FA3"/>
    <w:rsid w:val="00AF63FA"/>
    <w:rsid w:val="00AF65E9"/>
    <w:rsid w:val="00B002D8"/>
    <w:rsid w:val="00B0289A"/>
    <w:rsid w:val="00B056F6"/>
    <w:rsid w:val="00B1262B"/>
    <w:rsid w:val="00B13BAB"/>
    <w:rsid w:val="00B15828"/>
    <w:rsid w:val="00B30913"/>
    <w:rsid w:val="00B3359E"/>
    <w:rsid w:val="00B36827"/>
    <w:rsid w:val="00B40742"/>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D55D3"/>
    <w:rsid w:val="00BE1A00"/>
    <w:rsid w:val="00BF22F0"/>
    <w:rsid w:val="00BF5982"/>
    <w:rsid w:val="00BF6365"/>
    <w:rsid w:val="00BF72AE"/>
    <w:rsid w:val="00C06844"/>
    <w:rsid w:val="00C106ED"/>
    <w:rsid w:val="00C142C4"/>
    <w:rsid w:val="00C14F6A"/>
    <w:rsid w:val="00C16C25"/>
    <w:rsid w:val="00C20541"/>
    <w:rsid w:val="00C223E8"/>
    <w:rsid w:val="00C2255E"/>
    <w:rsid w:val="00C2300D"/>
    <w:rsid w:val="00C26FE9"/>
    <w:rsid w:val="00C3286E"/>
    <w:rsid w:val="00C32ED2"/>
    <w:rsid w:val="00C363CC"/>
    <w:rsid w:val="00C36726"/>
    <w:rsid w:val="00C45CCE"/>
    <w:rsid w:val="00C519BF"/>
    <w:rsid w:val="00C527DB"/>
    <w:rsid w:val="00C538FA"/>
    <w:rsid w:val="00C54B5B"/>
    <w:rsid w:val="00C57E03"/>
    <w:rsid w:val="00C61057"/>
    <w:rsid w:val="00C63998"/>
    <w:rsid w:val="00C63A02"/>
    <w:rsid w:val="00C64F72"/>
    <w:rsid w:val="00C651D2"/>
    <w:rsid w:val="00C66CC2"/>
    <w:rsid w:val="00C74168"/>
    <w:rsid w:val="00C758C6"/>
    <w:rsid w:val="00C87249"/>
    <w:rsid w:val="00C90716"/>
    <w:rsid w:val="00C94F24"/>
    <w:rsid w:val="00CA0708"/>
    <w:rsid w:val="00CA40C2"/>
    <w:rsid w:val="00CB029B"/>
    <w:rsid w:val="00CB305A"/>
    <w:rsid w:val="00CB32C9"/>
    <w:rsid w:val="00CB5D71"/>
    <w:rsid w:val="00CC1AF2"/>
    <w:rsid w:val="00CC29A8"/>
    <w:rsid w:val="00CC31E9"/>
    <w:rsid w:val="00CC4005"/>
    <w:rsid w:val="00CC46F2"/>
    <w:rsid w:val="00CC69F0"/>
    <w:rsid w:val="00CD17A1"/>
    <w:rsid w:val="00CD1B3E"/>
    <w:rsid w:val="00CD4470"/>
    <w:rsid w:val="00CD5006"/>
    <w:rsid w:val="00CE10FD"/>
    <w:rsid w:val="00CE3FDE"/>
    <w:rsid w:val="00CF1F18"/>
    <w:rsid w:val="00D024F1"/>
    <w:rsid w:val="00D14F43"/>
    <w:rsid w:val="00D200EE"/>
    <w:rsid w:val="00D23019"/>
    <w:rsid w:val="00D34404"/>
    <w:rsid w:val="00D41237"/>
    <w:rsid w:val="00D41525"/>
    <w:rsid w:val="00D4375C"/>
    <w:rsid w:val="00D459AC"/>
    <w:rsid w:val="00D5154E"/>
    <w:rsid w:val="00D52B48"/>
    <w:rsid w:val="00D643C8"/>
    <w:rsid w:val="00D645CF"/>
    <w:rsid w:val="00D8044D"/>
    <w:rsid w:val="00D91068"/>
    <w:rsid w:val="00D9234D"/>
    <w:rsid w:val="00DA4FC3"/>
    <w:rsid w:val="00DB01F2"/>
    <w:rsid w:val="00DB3BA3"/>
    <w:rsid w:val="00DB74D5"/>
    <w:rsid w:val="00DC2E73"/>
    <w:rsid w:val="00DC42EB"/>
    <w:rsid w:val="00DC7AD2"/>
    <w:rsid w:val="00DE43A2"/>
    <w:rsid w:val="00DE61E9"/>
    <w:rsid w:val="00DE6F94"/>
    <w:rsid w:val="00DE705F"/>
    <w:rsid w:val="00DF2CFF"/>
    <w:rsid w:val="00DF452F"/>
    <w:rsid w:val="00DF4848"/>
    <w:rsid w:val="00DF6C13"/>
    <w:rsid w:val="00DF7A69"/>
    <w:rsid w:val="00E02555"/>
    <w:rsid w:val="00E051B0"/>
    <w:rsid w:val="00E06975"/>
    <w:rsid w:val="00E106E8"/>
    <w:rsid w:val="00E139B4"/>
    <w:rsid w:val="00E214A1"/>
    <w:rsid w:val="00E31AF6"/>
    <w:rsid w:val="00E402EC"/>
    <w:rsid w:val="00E41AF8"/>
    <w:rsid w:val="00E460D7"/>
    <w:rsid w:val="00E52B02"/>
    <w:rsid w:val="00E5597A"/>
    <w:rsid w:val="00E56F5E"/>
    <w:rsid w:val="00E639B5"/>
    <w:rsid w:val="00E6619F"/>
    <w:rsid w:val="00E66D23"/>
    <w:rsid w:val="00E670C0"/>
    <w:rsid w:val="00E70534"/>
    <w:rsid w:val="00E7111E"/>
    <w:rsid w:val="00E819EF"/>
    <w:rsid w:val="00E84521"/>
    <w:rsid w:val="00E8476A"/>
    <w:rsid w:val="00E95A6F"/>
    <w:rsid w:val="00EA0CB2"/>
    <w:rsid w:val="00EA1749"/>
    <w:rsid w:val="00EB004A"/>
    <w:rsid w:val="00EB1407"/>
    <w:rsid w:val="00EB53A2"/>
    <w:rsid w:val="00EB5A7B"/>
    <w:rsid w:val="00EB7DDA"/>
    <w:rsid w:val="00EC01D7"/>
    <w:rsid w:val="00EC3464"/>
    <w:rsid w:val="00EC5C21"/>
    <w:rsid w:val="00EC78C0"/>
    <w:rsid w:val="00ED10A4"/>
    <w:rsid w:val="00ED4D27"/>
    <w:rsid w:val="00EF140B"/>
    <w:rsid w:val="00EF2D93"/>
    <w:rsid w:val="00EF6757"/>
    <w:rsid w:val="00EF7BA6"/>
    <w:rsid w:val="00F025F8"/>
    <w:rsid w:val="00F040B1"/>
    <w:rsid w:val="00F05299"/>
    <w:rsid w:val="00F108BE"/>
    <w:rsid w:val="00F15E32"/>
    <w:rsid w:val="00F165F2"/>
    <w:rsid w:val="00F249AA"/>
    <w:rsid w:val="00F27E22"/>
    <w:rsid w:val="00F31111"/>
    <w:rsid w:val="00F458EF"/>
    <w:rsid w:val="00F558CC"/>
    <w:rsid w:val="00F57F30"/>
    <w:rsid w:val="00F6394F"/>
    <w:rsid w:val="00F71C54"/>
    <w:rsid w:val="00F872C2"/>
    <w:rsid w:val="00F90CC7"/>
    <w:rsid w:val="00FA0435"/>
    <w:rsid w:val="00FA753D"/>
    <w:rsid w:val="00FB01B7"/>
    <w:rsid w:val="00FB04CE"/>
    <w:rsid w:val="00FC644E"/>
    <w:rsid w:val="00FD368E"/>
    <w:rsid w:val="00FD4074"/>
    <w:rsid w:val="00FD62E9"/>
    <w:rsid w:val="00FD79B0"/>
    <w:rsid w:val="00FE7E8B"/>
    <w:rsid w:val="00FF05D9"/>
    <w:rsid w:val="00FF16CD"/>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21E"/>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82521E"/>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82521E"/>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82521E"/>
    <w:pPr>
      <w:spacing w:before="260"/>
      <w:ind w:firstLine="0"/>
      <w:outlineLvl w:val="2"/>
    </w:pPr>
    <w:rPr>
      <w:rFonts w:eastAsia="Times New Roman"/>
      <w:bCs/>
    </w:rPr>
  </w:style>
  <w:style w:type="paragraph" w:styleId="Heading4">
    <w:name w:val="heading 4"/>
    <w:basedOn w:val="Normal"/>
    <w:next w:val="Normal"/>
    <w:link w:val="Heading4Char"/>
    <w:qFormat/>
    <w:rsid w:val="0082521E"/>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82521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82521E"/>
  </w:style>
  <w:style w:type="character" w:customStyle="1" w:styleId="Heading2Char">
    <w:name w:val="Heading 2 Char"/>
    <w:basedOn w:val="DefaultParagraphFont"/>
    <w:link w:val="Heading2"/>
    <w:rsid w:val="0082521E"/>
    <w:rPr>
      <w:rFonts w:ascii="Times New Roman" w:eastAsia="Times New Roman" w:hAnsi="Times New Roman"/>
      <w:bCs/>
      <w:i/>
      <w:color w:val="000000"/>
      <w:sz w:val="24"/>
      <w:szCs w:val="26"/>
      <w:lang w:bidi="ar-SA"/>
    </w:rPr>
  </w:style>
  <w:style w:type="paragraph" w:styleId="Title">
    <w:name w:val="Title"/>
    <w:next w:val="Author"/>
    <w:link w:val="TitleChar"/>
    <w:qFormat/>
    <w:rsid w:val="0082521E"/>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82521E"/>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82521E"/>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82521E"/>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82521E"/>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82521E"/>
    <w:pPr>
      <w:spacing w:line="180" w:lineRule="atLeast"/>
    </w:pPr>
    <w:rPr>
      <w:sz w:val="16"/>
    </w:rPr>
  </w:style>
  <w:style w:type="character" w:customStyle="1" w:styleId="FootnoteTextChar">
    <w:name w:val="Footnote Text Char"/>
    <w:basedOn w:val="DefaultParagraphFont"/>
    <w:link w:val="FootnoteText"/>
    <w:semiHidden/>
    <w:rsid w:val="0082521E"/>
    <w:rPr>
      <w:rFonts w:ascii="Times New Roman" w:eastAsia="Calisto MT" w:hAnsi="Times New Roman"/>
      <w:sz w:val="16"/>
      <w:szCs w:val="24"/>
      <w:lang w:bidi="ar-SA"/>
    </w:rPr>
  </w:style>
  <w:style w:type="character" w:styleId="FootnoteReference">
    <w:name w:val="footnote reference"/>
    <w:basedOn w:val="DefaultParagraphFont"/>
    <w:semiHidden/>
    <w:rsid w:val="0082521E"/>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82521E"/>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82521E"/>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82521E"/>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82521E"/>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82521E"/>
    <w:pPr>
      <w:ind w:firstLine="0"/>
    </w:pPr>
  </w:style>
  <w:style w:type="paragraph" w:customStyle="1" w:styleId="Contact">
    <w:name w:val="Contact"/>
    <w:next w:val="Normal"/>
    <w:rsid w:val="0082521E"/>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82521E"/>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82521E"/>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82521E"/>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82521E"/>
    <w:pPr>
      <w:spacing w:after="120"/>
      <w:ind w:left="720" w:right="720" w:firstLine="0"/>
      <w:jc w:val="right"/>
    </w:pPr>
  </w:style>
  <w:style w:type="paragraph" w:customStyle="1" w:styleId="FigureTitle">
    <w:name w:val="Figure Title"/>
    <w:next w:val="Normal"/>
    <w:rsid w:val="0082521E"/>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82521E"/>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82521E"/>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82521E"/>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82521E"/>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82521E"/>
    <w:pPr>
      <w:numPr>
        <w:numId w:val="27"/>
      </w:numPr>
      <w:contextualSpacing/>
    </w:pPr>
  </w:style>
  <w:style w:type="paragraph" w:styleId="ListNumber">
    <w:name w:val="List Number"/>
    <w:basedOn w:val="Normal"/>
    <w:next w:val="Normal"/>
    <w:rsid w:val="0082521E"/>
    <w:pPr>
      <w:numPr>
        <w:numId w:val="28"/>
      </w:numPr>
      <w:tabs>
        <w:tab w:val="clear" w:pos="1195"/>
      </w:tabs>
      <w:spacing w:after="260"/>
      <w:ind w:left="1555" w:hanging="720"/>
    </w:pPr>
  </w:style>
  <w:style w:type="paragraph" w:customStyle="1" w:styleId="FigurePlaceholder">
    <w:name w:val="Figure Placeholder"/>
    <w:basedOn w:val="Normal"/>
    <w:next w:val="Normal"/>
    <w:qFormat/>
    <w:rsid w:val="0082521E"/>
    <w:pPr>
      <w:spacing w:before="260" w:after="260"/>
      <w:jc w:val="center"/>
    </w:pPr>
  </w:style>
  <w:style w:type="character" w:customStyle="1" w:styleId="TableFootLetter">
    <w:name w:val="Table FootLetter"/>
    <w:basedOn w:val="DefaultParagraphFont"/>
    <w:rsid w:val="0082521E"/>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82521E"/>
  </w:style>
  <w:style w:type="paragraph" w:customStyle="1" w:styleId="TablePlaceholder">
    <w:name w:val="Table Placeholder"/>
    <w:basedOn w:val="FigurePlaceholder"/>
    <w:next w:val="NoParagraphStyle"/>
    <w:qFormat/>
    <w:rsid w:val="0082521E"/>
  </w:style>
  <w:style w:type="paragraph" w:styleId="DocumentMap">
    <w:name w:val="Document Map"/>
    <w:basedOn w:val="Normal"/>
    <w:link w:val="DocumentMapChar"/>
    <w:uiPriority w:val="99"/>
    <w:semiHidden/>
    <w:rsid w:val="0082521E"/>
    <w:rPr>
      <w:rFonts w:ascii="Lucida Grande" w:hAnsi="Lucida Grande"/>
    </w:rPr>
  </w:style>
  <w:style w:type="character" w:customStyle="1" w:styleId="DocumentMapChar">
    <w:name w:val="Document Map Char"/>
    <w:basedOn w:val="DefaultParagraphFont"/>
    <w:link w:val="DocumentMap"/>
    <w:uiPriority w:val="99"/>
    <w:semiHidden/>
    <w:rsid w:val="0082521E"/>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82521E"/>
    <w:rPr>
      <w:sz w:val="18"/>
      <w:szCs w:val="18"/>
    </w:rPr>
  </w:style>
  <w:style w:type="paragraph" w:styleId="CommentText">
    <w:name w:val="annotation text"/>
    <w:basedOn w:val="Normal"/>
    <w:link w:val="CommentTextChar"/>
    <w:uiPriority w:val="99"/>
    <w:semiHidden/>
    <w:rsid w:val="0082521E"/>
  </w:style>
  <w:style w:type="character" w:customStyle="1" w:styleId="CommentTextChar">
    <w:name w:val="Comment Text Char"/>
    <w:basedOn w:val="DefaultParagraphFont"/>
    <w:link w:val="CommentText"/>
    <w:uiPriority w:val="99"/>
    <w:semiHidden/>
    <w:rsid w:val="0082521E"/>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82521E"/>
    <w:rPr>
      <w:b/>
      <w:bCs/>
      <w:sz w:val="20"/>
      <w:szCs w:val="20"/>
    </w:rPr>
  </w:style>
  <w:style w:type="character" w:customStyle="1" w:styleId="CommentSubjectChar">
    <w:name w:val="Comment Subject Char"/>
    <w:basedOn w:val="CommentTextChar"/>
    <w:link w:val="CommentSubject"/>
    <w:uiPriority w:val="99"/>
    <w:semiHidden/>
    <w:rsid w:val="0082521E"/>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82521E"/>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2521E"/>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4350</TotalTime>
  <Pages>31</Pages>
  <Words>17832</Words>
  <Characters>101643</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lam, Arnob L CIV NG NGB (USA)</cp:lastModifiedBy>
  <cp:revision>116</cp:revision>
  <dcterms:created xsi:type="dcterms:W3CDTF">2023-12-09T16:13:00Z</dcterms:created>
  <dcterms:modified xsi:type="dcterms:W3CDTF">2024-05-26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CdIxe9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